
<file path=[Content_Types].xml><?xml version="1.0" encoding="utf-8"?>
<Types xmlns="http://schemas.openxmlformats.org/package/2006/content-types">
  <Default Extension="(null)" ContentType="image/x-emf"/>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r>
        <w:rPr>
          <w:rFonts w:ascii="Times New Roman" w:hAnsi="Times New Roman" w:cs="Times New Roman"/>
          <w:b/>
          <w:i/>
          <w:sz w:val="24"/>
          <w:szCs w:val="24"/>
        </w:rPr>
        <w:t>studies, Bayesian analysis, and</w:t>
      </w:r>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1375 Great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007 Lilipuna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6ABA777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w:t>
      </w:r>
      <w:r w:rsidR="00CD35B6">
        <w:rPr>
          <w:rFonts w:ascii="Times New Roman" w:hAnsi="Times New Roman" w:cs="Times New Roman"/>
          <w:sz w:val="24"/>
          <w:szCs w:val="24"/>
        </w:rPr>
        <w:t>initiated</w:t>
      </w:r>
      <w:r w:rsidR="00CD35B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Pr>
          <w:rFonts w:ascii="Times New Roman" w:hAnsi="Times New Roman" w:cs="Times New Roman"/>
          <w:sz w:val="24"/>
          <w:szCs w:val="24"/>
        </w:rPr>
        <w:t xml:space="preserve">fisher participation </w:t>
      </w:r>
      <w:r w:rsidRPr="00046C8F">
        <w:rPr>
          <w:rFonts w:ascii="Times New Roman" w:hAnsi="Times New Roman" w:cs="Times New Roman"/>
          <w:sz w:val="24"/>
          <w:szCs w:val="24"/>
        </w:rPr>
        <w:t>mark</w:t>
      </w:r>
      <w:r>
        <w:rPr>
          <w:rFonts w:ascii="Times New Roman" w:hAnsi="Times New Roman" w:cs="Times New Roman"/>
          <w:sz w:val="24"/>
          <w:szCs w:val="24"/>
        </w:rPr>
        <w:t>-</w:t>
      </w:r>
      <w:r w:rsidRPr="00046C8F">
        <w:rPr>
          <w:rFonts w:ascii="Times New Roman" w:hAnsi="Times New Roman" w:cs="Times New Roman"/>
          <w:sz w:val="24"/>
          <w:szCs w:val="24"/>
        </w:rPr>
        <w:t xml:space="preserve">recapture study to quantify growth and other life history parameters for the species. Over a span of approximately 10 years, </w:t>
      </w:r>
      <w:r>
        <w:rPr>
          <w:rFonts w:ascii="Times New Roman" w:hAnsi="Times New Roman" w:cs="Times New Roman"/>
          <w:sz w:val="24"/>
          <w:szCs w:val="24"/>
        </w:rPr>
        <w:t>10.</w:t>
      </w:r>
      <w:r w:rsidR="00CD2C6B">
        <w:rPr>
          <w:rFonts w:ascii="Times New Roman" w:hAnsi="Times New Roman" w:cs="Times New Roman"/>
          <w:sz w:val="24"/>
          <w:szCs w:val="24"/>
        </w:rPr>
        <w:t>5</w:t>
      </w:r>
      <w:r>
        <w:rPr>
          <w:rFonts w:ascii="Times New Roman" w:hAnsi="Times New Roman" w:cs="Times New Roman"/>
          <w:sz w:val="24"/>
          <w:szCs w:val="24"/>
        </w:rPr>
        <w:t>%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compared </w:t>
      </w:r>
      <w:r w:rsidRPr="00046C8F">
        <w:rPr>
          <w:rFonts w:ascii="Times New Roman" w:hAnsi="Times New Roman" w:cs="Times New Roman"/>
          <w:sz w:val="24"/>
          <w:szCs w:val="24"/>
        </w:rPr>
        <w:t>Bayesian and maximum likelihood approaches</w:t>
      </w:r>
      <w:r>
        <w:rPr>
          <w:rFonts w:ascii="Times New Roman" w:hAnsi="Times New Roman" w:cs="Times New Roman"/>
          <w:sz w:val="24"/>
          <w:szCs w:val="24"/>
        </w:rPr>
        <w:t xml:space="preserve"> to estimate </w:t>
      </w:r>
      <w:r w:rsidRPr="00046C8F">
        <w:rPr>
          <w:rFonts w:ascii="Times New Roman" w:hAnsi="Times New Roman" w:cs="Times New Roman"/>
          <w:sz w:val="24"/>
          <w:szCs w:val="24"/>
        </w:rPr>
        <w:t>von Bertalanffy growth parameters</w:t>
      </w:r>
      <w:r>
        <w:rPr>
          <w:rFonts w:ascii="Times New Roman" w:hAnsi="Times New Roman" w:cs="Times New Roman"/>
          <w:sz w:val="24"/>
          <w:szCs w:val="24"/>
        </w:rPr>
        <w:t xml:space="preserve"> </w:t>
      </w:r>
      <w:r w:rsidRPr="00046C8F">
        <w:rPr>
          <w:rFonts w:ascii="Times New Roman" w:hAnsi="Times New Roman" w:cs="Times New Roman"/>
          <w:sz w:val="24"/>
          <w:szCs w:val="24"/>
        </w:rPr>
        <w:t>from</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r>
        <w:rPr>
          <w:rFonts w:ascii="Times New Roman" w:hAnsi="Times New Roman" w:cs="Times New Roman"/>
          <w:sz w:val="24"/>
          <w:szCs w:val="24"/>
        </w:rPr>
        <w:t>Results from our preferred integrated model</w:t>
      </w:r>
      <w:r w:rsidRPr="00046C8F">
        <w:rPr>
          <w:rFonts w:ascii="Times New Roman" w:hAnsi="Times New Roman" w:cs="Times New Roman"/>
          <w:sz w:val="24"/>
          <w:szCs w:val="24"/>
        </w:rPr>
        <w:t xml:space="preserve"> 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 67</w:t>
      </w:r>
      <w:r w:rsidR="00DD2254">
        <w:rPr>
          <w:rFonts w:ascii="Times New Roman" w:hAnsi="Times New Roman" w:cs="Times New Roman"/>
          <w:sz w:val="24"/>
          <w:szCs w:val="24"/>
        </w:rPr>
        <w:t>.6</w:t>
      </w:r>
      <w:r>
        <w:rPr>
          <w:rFonts w:ascii="Times New Roman" w:hAnsi="Times New Roman" w:cs="Times New Roman"/>
          <w:sz w:val="24"/>
          <w:szCs w:val="24"/>
        </w:rPr>
        <w:t xml:space="preserve"> cm FL and K = 0.2</w:t>
      </w:r>
      <w:r w:rsidR="00DD2254">
        <w:rPr>
          <w:rFonts w:ascii="Times New Roman" w:hAnsi="Times New Roman" w:cs="Times New Roman"/>
          <w:sz w:val="24"/>
          <w:szCs w:val="24"/>
        </w:rPr>
        <w:t>2</w:t>
      </w:r>
      <w:r>
        <w:rPr>
          <w:rFonts w:ascii="Times New Roman" w:hAnsi="Times New Roman" w:cs="Times New Roman"/>
          <w:sz w:val="24"/>
          <w:szCs w:val="24"/>
        </w:rPr>
        <w:t xml:space="preserve">) and 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hese results have management implications as growth is often an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 (500 Words)</w:t>
      </w:r>
    </w:p>
    <w:p w14:paraId="3D74004F" w14:textId="1EB1CA08"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Known as opakapaka in Hawaii, t</w:t>
      </w:r>
      <w:r w:rsidRPr="00046C8F">
        <w:rPr>
          <w:rFonts w:ascii="Times New Roman" w:hAnsi="Times New Roman" w:cs="Times New Roman"/>
          <w:sz w:val="24"/>
          <w:szCs w:val="24"/>
        </w:rPr>
        <w:t xml:space="preserve">he species constitutes a significant fraction of </w:t>
      </w:r>
      <w:r>
        <w:rPr>
          <w:rFonts w:ascii="Times New Roman" w:hAnsi="Times New Roman" w:cs="Times New Roman"/>
          <w:sz w:val="24"/>
          <w:szCs w:val="24"/>
        </w:rPr>
        <w:t xml:space="preserve">the Hawaiian </w:t>
      </w:r>
      <w:r w:rsidRPr="00046C8F">
        <w:rPr>
          <w:rFonts w:ascii="Times New Roman" w:hAnsi="Times New Roman" w:cs="Times New Roman"/>
          <w:sz w:val="24"/>
          <w:szCs w:val="24"/>
        </w:rPr>
        <w:t>commercial bottomfish fishery</w:t>
      </w:r>
      <w:r>
        <w:rPr>
          <w:rFonts w:ascii="Times New Roman" w:hAnsi="Times New Roman" w:cs="Times New Roman"/>
          <w:sz w:val="24"/>
          <w:szCs w:val="24"/>
        </w:rPr>
        <w:t xml:space="preserve">, a complex of 6 snapper and 1 grouper speci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hile the current stock assessment for this fishery used a surplus production model for the entire complex, there is interest in the potential use of species-specific, age-structured assessments that require improved life history studies of age and growth of bottomfish </w:t>
      </w:r>
      <w:r w:rsidR="007429D0">
        <w:rPr>
          <w:rFonts w:ascii="Times New Roman" w:hAnsi="Times New Roman" w:cs="Times New Roman"/>
          <w:sz w:val="24"/>
          <w:szCs w:val="24"/>
        </w:rPr>
        <w:fldChar w:fldCharType="begin" w:fldLock="1"/>
      </w:r>
      <w:r w:rsidR="005B152B">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7429D0">
        <w:rPr>
          <w:rFonts w:ascii="Times New Roman" w:hAnsi="Times New Roman" w:cs="Times New Roman"/>
          <w:sz w:val="24"/>
          <w:szCs w:val="24"/>
        </w:rPr>
        <w:fldChar w:fldCharType="separate"/>
      </w:r>
      <w:r w:rsidR="007429D0" w:rsidRPr="007429D0">
        <w:rPr>
          <w:rFonts w:ascii="Times New Roman" w:hAnsi="Times New Roman" w:cs="Times New Roman"/>
          <w:noProof/>
          <w:sz w:val="24"/>
          <w:szCs w:val="24"/>
        </w:rPr>
        <w:t>(Langseth et al. 2018)</w:t>
      </w:r>
      <w:r w:rsidR="007429D0">
        <w:rPr>
          <w:rFonts w:ascii="Times New Roman" w:hAnsi="Times New Roman" w:cs="Times New Roman"/>
          <w:sz w:val="24"/>
          <w:szCs w:val="24"/>
        </w:rPr>
        <w:fldChar w:fldCharType="end"/>
      </w:r>
      <w:r w:rsidR="007429D0">
        <w:rPr>
          <w:rFonts w:ascii="Times New Roman" w:hAnsi="Times New Roman" w:cs="Times New Roman"/>
          <w:sz w:val="24"/>
          <w:szCs w:val="24"/>
        </w:rPr>
        <w:t>.</w:t>
      </w:r>
    </w:p>
    <w:p w14:paraId="263CA706" w14:textId="2E3A653D"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w:t>
      </w:r>
      <w:r w:rsidRPr="00046C8F">
        <w:rPr>
          <w:rFonts w:ascii="Times New Roman" w:hAnsi="Times New Roman" w:cs="Times New Roman"/>
          <w:sz w:val="24"/>
          <w:szCs w:val="24"/>
        </w:rPr>
        <w:t xml:space="preserve">rowth parameters have been estimated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using a variety of methods</w:t>
      </w:r>
      <w:r w:rsidRPr="00046C8F">
        <w:rPr>
          <w:rFonts w:ascii="Times New Roman" w:hAnsi="Times New Roman" w:cs="Times New Roman"/>
          <w:sz w:val="24"/>
          <w:szCs w:val="24"/>
        </w:rPr>
        <w:t xml:space="preserve"> in Hawaii and elsewher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Parameter estimates </w:t>
      </w:r>
      <w:r>
        <w:rPr>
          <w:rFonts w:ascii="Times New Roman" w:hAnsi="Times New Roman" w:cs="Times New Roman"/>
          <w:sz w:val="24"/>
          <w:szCs w:val="24"/>
        </w:rPr>
        <w:t xml:space="preserve">were </w:t>
      </w:r>
      <w:r w:rsidRPr="00046C8F">
        <w:rPr>
          <w:rFonts w:ascii="Times New Roman" w:hAnsi="Times New Roman" w:cs="Times New Roman"/>
          <w:sz w:val="24"/>
          <w:szCs w:val="24"/>
        </w:rPr>
        <w:t xml:space="preserve">determined using direct aging approaches from length-at-age data using otolith growth increments </w:t>
      </w:r>
      <w:ins w:id="0" w:author="Stephen Scherrer" w:date="2019-08-20T11:27:00Z">
        <w:r w:rsidRPr="00046C8F">
          <w:rPr>
            <w:rFonts w:ascii="Times New Roman" w:hAnsi="Times New Roman" w:cs="Times New Roman"/>
            <w:sz w:val="24"/>
            <w:szCs w:val="24"/>
          </w:rPr>
          <w:fldChar w:fldCharType="begin" w:fldLock="1"/>
        </w:r>
        <w:r w:rsidR="007143AF">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w:t>
        </w:r>
        <w:r w:rsidR="00B7641A">
          <w:rPr>
            <w:rFonts w:ascii="Times New Roman" w:hAnsi="Times New Roman" w:cs="Times New Roman"/>
            <w:noProof/>
            <w:sz w:val="24"/>
            <w:szCs w:val="24"/>
            <w:lang w:val="haw-US"/>
          </w:rPr>
          <w:t>M</w:t>
        </w:r>
        <w:r w:rsidRPr="00046C8F">
          <w:rPr>
            <w:rFonts w:ascii="Times New Roman" w:hAnsi="Times New Roman" w:cs="Times New Roman"/>
            <w:noProof/>
            <w:sz w:val="24"/>
            <w:szCs w:val="24"/>
          </w:rPr>
          <w:t>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del w:id="1" w:author="Stephen Scherrer" w:date="2019-08-20T11:27:00Z">
        <w:r w:rsidRPr="00046C8F">
          <w:rPr>
            <w:rFonts w:ascii="Times New Roman" w:hAnsi="Times New Roman" w:cs="Times New Roman"/>
            <w:sz w:val="24"/>
            <w:szCs w:val="24"/>
          </w:rPr>
          <w:fldChar w:fldCharType="begin" w:fldLock="1"/>
        </w:r>
        <w:r w:rsidR="009F1B32">
          <w:rPr>
            <w:rFonts w:ascii="Times New Roman" w:hAnsi="Times New Roman" w:cs="Times New Roman"/>
            <w:sz w:val="24"/>
            <w:szCs w:val="24"/>
          </w:rPr>
          <w:del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del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delText>(Ralston &amp; Miyamoto, 1983; Uchiyama &amp; Tagami, 1984; Radtke, 1987; De</w:delText>
        </w:r>
        <w:r w:rsidR="00B7641A">
          <w:rPr>
            <w:rFonts w:ascii="Times New Roman" w:hAnsi="Times New Roman" w:cs="Times New Roman"/>
            <w:noProof/>
            <w:sz w:val="24"/>
            <w:szCs w:val="24"/>
            <w:lang w:val="haw-US"/>
          </w:rPr>
          <w:delText>M</w:delText>
        </w:r>
        <w:r w:rsidRPr="00046C8F">
          <w:rPr>
            <w:rFonts w:ascii="Times New Roman" w:hAnsi="Times New Roman" w:cs="Times New Roman"/>
            <w:noProof/>
            <w:sz w:val="24"/>
            <w:szCs w:val="24"/>
          </w:rPr>
          <w:delText>artini, Landgraf &amp; Ralston, 1994, Ralston &amp; Williams, 1988)</w:delTex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delText>.</w:delText>
        </w:r>
      </w:del>
      <w:r w:rsidRPr="00046C8F">
        <w:rPr>
          <w:rFonts w:ascii="Times New Roman" w:hAnsi="Times New Roman" w:cs="Times New Roman"/>
          <w:sz w:val="24"/>
          <w:szCs w:val="24"/>
        </w:rPr>
        <w:t xml:space="preserve"> However, age estimates relying on</w:t>
      </w:r>
      <w:ins w:id="2" w:author="Stephen Scherrer" w:date="2019-08-16T11:33:00Z">
        <w:r w:rsidRPr="00046C8F">
          <w:rPr>
            <w:rFonts w:ascii="Times New Roman" w:hAnsi="Times New Roman" w:cs="Times New Roman"/>
            <w:sz w:val="24"/>
            <w:szCs w:val="24"/>
          </w:rPr>
          <w:t xml:space="preserve"> </w:t>
        </w:r>
        <w:r w:rsidR="00C6418D">
          <w:rPr>
            <w:rFonts w:ascii="Times New Roman" w:hAnsi="Times New Roman" w:cs="Times New Roman"/>
            <w:sz w:val="24"/>
            <w:szCs w:val="24"/>
          </w:rPr>
          <w:t>the integration</w:t>
        </w:r>
      </w:ins>
      <w:del w:id="3" w:author="Stephen Scherrer" w:date="2019-08-20T11:27:00Z">
        <w:r w:rsidRPr="00046C8F">
          <w:rPr>
            <w:rFonts w:ascii="Times New Roman" w:hAnsi="Times New Roman" w:cs="Times New Roman"/>
            <w:sz w:val="24"/>
            <w:szCs w:val="24"/>
          </w:rPr>
          <w:delText>counts</w:delText>
        </w:r>
      </w:del>
      <w:ins w:id="4" w:author="Stephen Scherrer" w:date="2019-08-16T11:33:00Z">
        <w:r w:rsidRPr="00046C8F">
          <w:rPr>
            <w:rFonts w:ascii="Times New Roman" w:hAnsi="Times New Roman" w:cs="Times New Roman"/>
            <w:sz w:val="24"/>
            <w:szCs w:val="24"/>
          </w:rPr>
          <w:t xml:space="preserve"> of</w:t>
        </w:r>
        <w:r w:rsidR="00C6418D">
          <w:rPr>
            <w:rFonts w:ascii="Times New Roman" w:hAnsi="Times New Roman" w:cs="Times New Roman"/>
            <w:sz w:val="24"/>
            <w:szCs w:val="24"/>
          </w:rPr>
          <w:t xml:space="preserve"> daily</w:t>
        </w:r>
      </w:ins>
      <w:r w:rsidRPr="00046C8F">
        <w:rPr>
          <w:rFonts w:ascii="Times New Roman" w:hAnsi="Times New Roman" w:cs="Times New Roman"/>
          <w:sz w:val="24"/>
          <w:szCs w:val="24"/>
        </w:rPr>
        <w:t xml:space="preserve"> otolith </w:t>
      </w:r>
      <w:ins w:id="5" w:author="Stephen Scherrer" w:date="2019-08-16T11:33:00Z">
        <w:r w:rsidR="00C6418D">
          <w:rPr>
            <w:rFonts w:ascii="Times New Roman" w:hAnsi="Times New Roman" w:cs="Times New Roman"/>
            <w:sz w:val="24"/>
            <w:szCs w:val="24"/>
          </w:rPr>
          <w:t>band</w:t>
        </w:r>
      </w:ins>
      <w:ins w:id="6" w:author="Stephen Scherrer" w:date="2019-08-16T11:34:00Z">
        <w:r w:rsidR="00C6418D">
          <w:rPr>
            <w:rFonts w:ascii="Times New Roman" w:hAnsi="Times New Roman" w:cs="Times New Roman"/>
            <w:sz w:val="24"/>
            <w:szCs w:val="24"/>
          </w:rPr>
          <w:t>s</w:t>
        </w:r>
      </w:ins>
      <w:del w:id="7" w:author="Stephen Scherrer" w:date="2019-08-20T11:27:00Z">
        <w:r w:rsidRPr="00046C8F">
          <w:rPr>
            <w:rFonts w:ascii="Times New Roman" w:hAnsi="Times New Roman" w:cs="Times New Roman"/>
            <w:sz w:val="24"/>
            <w:szCs w:val="24"/>
          </w:rPr>
          <w:delText>annuli</w:delText>
        </w:r>
      </w:del>
      <w:ins w:id="8" w:author="Stephen Scherrer" w:date="2019-08-16T11:33:00Z">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may be biased due </w:t>
      </w:r>
      <w:commentRangeStart w:id="9"/>
      <w:commentRangeStart w:id="10"/>
      <w:r w:rsidRPr="00046C8F">
        <w:rPr>
          <w:rFonts w:ascii="Times New Roman" w:hAnsi="Times New Roman" w:cs="Times New Roman"/>
          <w:sz w:val="24"/>
          <w:szCs w:val="24"/>
        </w:rPr>
        <w:t xml:space="preserve">to episodic growth and/or poor increment resolution in early (&lt; 5 years) life stage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commentRangeEnd w:id="9"/>
      <w:r w:rsidR="00ED7655">
        <w:rPr>
          <w:rStyle w:val="CommentReference"/>
        </w:rPr>
        <w:commentReference w:id="9"/>
      </w:r>
      <w:commentRangeEnd w:id="10"/>
      <w:r w:rsidR="00FB1E34">
        <w:rPr>
          <w:rStyle w:val="CommentReference"/>
        </w:rPr>
        <w:commentReference w:id="10"/>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was also </w:t>
      </w:r>
      <w:r w:rsidRPr="00046C8F">
        <w:rPr>
          <w:rFonts w:ascii="Times New Roman" w:hAnsi="Times New Roman" w:cs="Times New Roman"/>
          <w:sz w:val="24"/>
          <w:szCs w:val="24"/>
        </w:rPr>
        <w:t>estimated using modal progression</w:t>
      </w:r>
      <w:ins w:id="11" w:author="Stephen Scherrer" w:date="2019-08-20T11:27:00Z">
        <w:r w:rsidRPr="00046C8F">
          <w:rPr>
            <w:rFonts w:ascii="Times New Roman" w:hAnsi="Times New Roman" w:cs="Times New Roman"/>
            <w:sz w:val="24"/>
            <w:szCs w:val="24"/>
          </w:rPr>
          <w:t xml:space="preserve"> </w:t>
        </w:r>
      </w:ins>
      <w:ins w:id="12" w:author="Stephen Scherrer" w:date="2019-08-16T11:34:00Z">
        <w:r w:rsidR="00C6418D">
          <w:rPr>
            <w:rFonts w:ascii="Times New Roman" w:hAnsi="Times New Roman" w:cs="Times New Roman"/>
            <w:sz w:val="24"/>
            <w:szCs w:val="24"/>
          </w:rPr>
          <w:t>approach</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during a length frequency study targeting juvenile fish (&lt; 2 years)</w:t>
      </w:r>
      <w:r>
        <w:rPr>
          <w:rFonts w:ascii="Times New Roman" w:hAnsi="Times New Roman" w:cs="Times New Roman"/>
          <w:sz w:val="24"/>
          <w:szCs w:val="24"/>
        </w:rPr>
        <w:t xml:space="preserve"> but</w:t>
      </w:r>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r>
        <w:rPr>
          <w:rFonts w:ascii="Times New Roman" w:hAnsi="Times New Roman" w:cs="Times New Roman"/>
          <w:sz w:val="24"/>
          <w:szCs w:val="24"/>
        </w:rPr>
        <w:t>y have been</w:t>
      </w:r>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commentRangeStart w:id="13"/>
      <w:r>
        <w:rPr>
          <w:rFonts w:ascii="Times New Roman" w:hAnsi="Times New Roman" w:cs="Times New Roman"/>
          <w:sz w:val="24"/>
          <w:szCs w:val="24"/>
        </w:rPr>
        <w:t>While these studies produced individual estimates of growth parameters, none of them holistically integrated</w:t>
      </w:r>
      <w:ins w:id="14" w:author="Stephen Scherrer" w:date="2019-08-20T11:27:00Z">
        <w:r>
          <w:rPr>
            <w:rFonts w:ascii="Times New Roman" w:hAnsi="Times New Roman" w:cs="Times New Roman"/>
            <w:sz w:val="24"/>
            <w:szCs w:val="24"/>
          </w:rPr>
          <w:t xml:space="preserve"> </w:t>
        </w:r>
      </w:ins>
      <w:ins w:id="15" w:author="Stephen Scherrer" w:date="2019-08-16T11:33:00Z">
        <w:r w:rsidR="00C6418D">
          <w:rPr>
            <w:rFonts w:ascii="Times New Roman" w:hAnsi="Times New Roman" w:cs="Times New Roman"/>
            <w:sz w:val="24"/>
            <w:szCs w:val="24"/>
          </w:rPr>
          <w:t>across the three classes of</w:t>
        </w:r>
        <w:r>
          <w:rPr>
            <w:rFonts w:ascii="Times New Roman" w:hAnsi="Times New Roman" w:cs="Times New Roman"/>
            <w:sz w:val="24"/>
            <w:szCs w:val="24"/>
          </w:rPr>
          <w:t xml:space="preserve"> data </w:t>
        </w:r>
        <w:r w:rsidR="00C6418D">
          <w:rPr>
            <w:rFonts w:ascii="Times New Roman" w:hAnsi="Times New Roman" w:cs="Times New Roman"/>
            <w:sz w:val="24"/>
            <w:szCs w:val="24"/>
          </w:rPr>
          <w:t>(direct aging, modal progression, growth increment)</w:t>
        </w:r>
      </w:ins>
      <w:del w:id="16" w:author="Stephen Scherrer" w:date="2019-08-20T11:27:00Z">
        <w:r>
          <w:rPr>
            <w:rFonts w:ascii="Times New Roman" w:hAnsi="Times New Roman" w:cs="Times New Roman"/>
            <w:sz w:val="24"/>
            <w:szCs w:val="24"/>
          </w:rPr>
          <w:delText>from the various methods</w:delText>
        </w:r>
      </w:del>
      <w:ins w:id="17" w:author="Stephen Scherrer" w:date="2019-08-16T11:33:00Z">
        <w:r>
          <w:rPr>
            <w:rFonts w:ascii="Times New Roman" w:hAnsi="Times New Roman" w:cs="Times New Roman"/>
            <w:sz w:val="24"/>
            <w:szCs w:val="24"/>
          </w:rPr>
          <w:t xml:space="preserve"> to explicitly evaluate the parameter values and sources of uncertainty.</w:t>
        </w:r>
        <w:commentRangeEnd w:id="13"/>
        <w:r w:rsidR="00EB25BC">
          <w:rPr>
            <w:rStyle w:val="CommentReference"/>
          </w:rPr>
          <w:commentReference w:id="13"/>
        </w:r>
        <w:commentRangeStart w:id="18"/>
        <w:commentRangeEnd w:id="18"/>
        <w:r w:rsidR="00C6418D">
          <w:rPr>
            <w:rStyle w:val="CommentReference"/>
          </w:rPr>
          <w:commentReference w:id="18"/>
        </w:r>
      </w:ins>
    </w:p>
    <w:p w14:paraId="7FE0603A" w14:textId="69E4B66B"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commentRangeStart w:id="19"/>
      <w:r w:rsidRPr="00046C8F">
        <w:rPr>
          <w:rFonts w:ascii="Times New Roman" w:hAnsi="Times New Roman" w:cs="Times New Roman"/>
          <w:sz w:val="24"/>
          <w:szCs w:val="24"/>
        </w:rPr>
        <w:t xml:space="preserve">Analytical and statistical advances to methods for estimating </w:t>
      </w:r>
      <w:commentRangeEnd w:id="19"/>
      <w:r w:rsidR="00EB25BC">
        <w:rPr>
          <w:rStyle w:val="CommentReference"/>
        </w:rPr>
        <w:commentReference w:id="19"/>
      </w:r>
      <w:r w:rsidRPr="00046C8F">
        <w:rPr>
          <w:rFonts w:ascii="Times New Roman" w:hAnsi="Times New Roman" w:cs="Times New Roman"/>
          <w:sz w:val="24"/>
          <w:szCs w:val="24"/>
        </w:rPr>
        <w:t xml:space="preserve">growth </w:t>
      </w:r>
      <w:r>
        <w:rPr>
          <w:rFonts w:ascii="Times New Roman" w:hAnsi="Times New Roman" w:cs="Times New Roman"/>
          <w:sz w:val="24"/>
          <w:szCs w:val="24"/>
        </w:rPr>
        <w:t>have been</w:t>
      </w:r>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Maller and Deboer 1988, James 1991, Palmer et al. 1991, Laslett et al. 2002, Eveson et al. 2004, 2007,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aximum likelihood and Bayesian model </w:t>
      </w:r>
      <w:r w:rsidRPr="00046C8F">
        <w:rPr>
          <w:rFonts w:ascii="Times New Roman" w:hAnsi="Times New Roman" w:cs="Times New Roman"/>
          <w:sz w:val="24"/>
          <w:szCs w:val="24"/>
        </w:rPr>
        <w:lastRenderedPageBreak/>
        <w:t xml:space="preserve">fitting procedures accommodate individual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variability by describing population parameters using probability distributio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flexibility of Bayesian approaches allow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5DD8831C" w14:textId="7EEA3029" w:rsidR="008C372D" w:rsidRPr="00046C8F" w:rsidRDefault="008C372D" w:rsidP="008C372D">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 xml:space="preserve">Here previously unreported tagging data </w:t>
      </w:r>
      <w:r w:rsidR="00B45510">
        <w:rPr>
          <w:rFonts w:ascii="Times New Roman" w:hAnsi="Times New Roman" w:cs="Times New Roman"/>
          <w:sz w:val="24"/>
          <w:szCs w:val="24"/>
        </w:rPr>
        <w:t xml:space="preserve">collected in the Main Hawaiian Islands (MHI) </w:t>
      </w:r>
      <w:r>
        <w:rPr>
          <w:rFonts w:ascii="Times New Roman" w:hAnsi="Times New Roman" w:cs="Times New Roman"/>
          <w:sz w:val="24"/>
          <w:szCs w:val="24"/>
        </w:rPr>
        <w:t>are</w:t>
      </w:r>
      <w:r w:rsidRPr="00046C8F">
        <w:rPr>
          <w:rFonts w:ascii="Times New Roman" w:hAnsi="Times New Roman" w:cs="Times New Roman"/>
          <w:sz w:val="24"/>
          <w:szCs w:val="24"/>
        </w:rPr>
        <w:t xml:space="preserve"> used to estimate growth parameters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Bayesian and maximum likelihood procedures</w:t>
      </w:r>
      <w:commentRangeStart w:id="20"/>
      <w:commentRangeStart w:id="21"/>
      <w:r w:rsidRPr="00046C8F">
        <w:rPr>
          <w:rFonts w:ascii="Times New Roman" w:hAnsi="Times New Roman" w:cs="Times New Roman"/>
          <w:sz w:val="24"/>
          <w:szCs w:val="24"/>
        </w:rPr>
        <w:t xml:space="preserve">. A series of models integrating previous length-at-age and length frequency data </w:t>
      </w:r>
      <w:r w:rsidR="00B45510">
        <w:rPr>
          <w:rFonts w:ascii="Times New Roman" w:hAnsi="Times New Roman" w:cs="Times New Roman"/>
          <w:sz w:val="24"/>
          <w:szCs w:val="24"/>
        </w:rPr>
        <w:t xml:space="preserve">collected from the MHI and Northwestern Hawaiian Islands (NWHI) </w:t>
      </w:r>
      <w:r>
        <w:rPr>
          <w:rFonts w:ascii="Times New Roman" w:hAnsi="Times New Roman" w:cs="Times New Roman"/>
          <w:sz w:val="24"/>
          <w:szCs w:val="24"/>
        </w:rPr>
        <w:t xml:space="preserve">with the tagging data </w:t>
      </w:r>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w:t>
      </w:r>
      <w:commentRangeEnd w:id="20"/>
      <w:r w:rsidR="00ED3DFF">
        <w:rPr>
          <w:rStyle w:val="CommentReference"/>
        </w:rPr>
        <w:commentReference w:id="20"/>
      </w:r>
      <w:commentRangeEnd w:id="21"/>
      <w:r w:rsidR="00FB1E34">
        <w:rPr>
          <w:rStyle w:val="CommentReference"/>
        </w:rPr>
        <w:commentReference w:id="21"/>
      </w:r>
      <w:r w:rsidRPr="00046C8F">
        <w:rPr>
          <w:rFonts w:ascii="Times New Roman" w:hAnsi="Times New Roman" w:cs="Times New Roman"/>
          <w:sz w:val="24"/>
          <w:szCs w:val="24"/>
        </w:rPr>
        <w:t>Models are tested to determine a preferred model structure. New growth parameters are estimated and compared to those previously reported for the Hawaiian Archipelago.</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Methods</w:t>
      </w:r>
    </w:p>
    <w:p w14:paraId="66E0243A" w14:textId="54C8DA01"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r w:rsidR="00181C93">
        <w:rPr>
          <w:rFonts w:ascii="Times New Roman" w:hAnsi="Times New Roman" w:cs="Times New Roman"/>
          <w:i/>
          <w:sz w:val="24"/>
          <w:szCs w:val="24"/>
        </w:rPr>
        <w:t xml:space="preserve"> </w:t>
      </w:r>
    </w:p>
    <w:p w14:paraId="53AB4B76" w14:textId="3341A92D" w:rsidR="003D6529"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w:t>
      </w:r>
      <w:commentRangeStart w:id="22"/>
      <w:commentRangeStart w:id="23"/>
      <w:r w:rsidRPr="00046C8F">
        <w:rPr>
          <w:rFonts w:ascii="Times New Roman" w:hAnsi="Times New Roman" w:cs="Times New Roman"/>
          <w:sz w:val="24"/>
          <w:szCs w:val="24"/>
        </w:rPr>
        <w:t xml:space="preserve">Between 1989 and </w:t>
      </w:r>
      <w:r w:rsidR="00666E5B" w:rsidRPr="00046C8F">
        <w:rPr>
          <w:rFonts w:ascii="Times New Roman" w:hAnsi="Times New Roman" w:cs="Times New Roman"/>
          <w:sz w:val="24"/>
          <w:szCs w:val="24"/>
        </w:rPr>
        <w:t>199</w:t>
      </w:r>
      <w:r w:rsidR="00666E5B">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commentRangeEnd w:id="22"/>
      <w:r w:rsidR="00344C31">
        <w:rPr>
          <w:rStyle w:val="CommentReference"/>
        </w:rPr>
        <w:commentReference w:id="22"/>
      </w:r>
      <w:commentRangeEnd w:id="23"/>
      <w:r w:rsidR="00C6418D">
        <w:rPr>
          <w:rStyle w:val="CommentReference"/>
        </w:rPr>
        <w:commentReference w:id="23"/>
      </w:r>
    </w:p>
    <w:p w14:paraId="3FDAC0B4" w14:textId="37D6BC4C" w:rsidR="008C372D" w:rsidRPr="00046C8F" w:rsidRDefault="003D6529" w:rsidP="008C372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commentRangeStart w:id="24"/>
      <w:commentRangeStart w:id="25"/>
      <w:r>
        <w:rPr>
          <w:rFonts w:ascii="Times New Roman" w:hAnsi="Times New Roman" w:cs="Times New Roman"/>
          <w:sz w:val="24"/>
          <w:szCs w:val="24"/>
        </w:rPr>
        <w:t>All tagging effort occurred in the Main Hawaiian Islands</w:t>
      </w:r>
      <w:r w:rsidR="00B45510">
        <w:rPr>
          <w:rFonts w:ascii="Times New Roman" w:hAnsi="Times New Roman" w:cs="Times New Roman"/>
          <w:sz w:val="24"/>
          <w:szCs w:val="24"/>
        </w:rPr>
        <w:t xml:space="preserve"> (MHI) </w:t>
      </w:r>
      <w:r>
        <w:rPr>
          <w:rFonts w:ascii="Times New Roman" w:hAnsi="Times New Roman" w:cs="Times New Roman"/>
          <w:sz w:val="24"/>
          <w:szCs w:val="24"/>
        </w:rPr>
        <w:t xml:space="preserve">and was concentrated primarily around the island of Oahu and </w:t>
      </w:r>
      <w:r w:rsidR="00BA7626">
        <w:rPr>
          <w:rFonts w:ascii="Times New Roman" w:hAnsi="Times New Roman" w:cs="Times New Roman"/>
          <w:sz w:val="24"/>
          <w:szCs w:val="24"/>
        </w:rPr>
        <w:t>the Maui Nui complex consisting of the islands of Maui, Molokai, Lanai and Kahoolawe</w:t>
      </w:r>
      <w:r w:rsidR="00406CC5">
        <w:rPr>
          <w:rFonts w:ascii="Times New Roman" w:hAnsi="Times New Roman" w:cs="Times New Roman"/>
          <w:sz w:val="24"/>
          <w:szCs w:val="24"/>
        </w:rPr>
        <w:t>.</w:t>
      </w:r>
      <w:r w:rsidR="00BA7626">
        <w:rPr>
          <w:rFonts w:ascii="Times New Roman" w:hAnsi="Times New Roman" w:cs="Times New Roman"/>
          <w:sz w:val="24"/>
          <w:szCs w:val="24"/>
        </w:rPr>
        <w:t xml:space="preserve"> </w:t>
      </w:r>
      <w:r w:rsidR="00406CC5">
        <w:rPr>
          <w:rFonts w:ascii="Times New Roman" w:hAnsi="Times New Roman" w:cs="Times New Roman"/>
          <w:sz w:val="24"/>
          <w:szCs w:val="24"/>
        </w:rPr>
        <w:t>S</w:t>
      </w:r>
      <w:r w:rsidR="00BA7626">
        <w:rPr>
          <w:rFonts w:ascii="Times New Roman" w:hAnsi="Times New Roman" w:cs="Times New Roman"/>
          <w:sz w:val="24"/>
          <w:szCs w:val="24"/>
        </w:rPr>
        <w:t>ince 1990</w:t>
      </w:r>
      <w:r w:rsidR="00406CC5">
        <w:rPr>
          <w:rFonts w:ascii="Times New Roman" w:hAnsi="Times New Roman" w:cs="Times New Roman"/>
          <w:sz w:val="24"/>
          <w:szCs w:val="24"/>
        </w:rPr>
        <w:t>, these areas</w:t>
      </w:r>
      <w:r w:rsidR="00BA7626">
        <w:rPr>
          <w:rFonts w:ascii="Times New Roman" w:hAnsi="Times New Roman" w:cs="Times New Roman"/>
          <w:sz w:val="24"/>
          <w:szCs w:val="24"/>
        </w:rPr>
        <w:t xml:space="preserve"> have accounted for approximately 67.7% of </w:t>
      </w:r>
      <w:r w:rsidR="00406CC5">
        <w:rPr>
          <w:rFonts w:ascii="Times New Roman" w:hAnsi="Times New Roman" w:cs="Times New Roman"/>
          <w:sz w:val="24"/>
          <w:szCs w:val="24"/>
        </w:rPr>
        <w:t xml:space="preserve">Hawaii’s commercial </w:t>
      </w:r>
      <w:r w:rsidR="00BA7626">
        <w:rPr>
          <w:rFonts w:ascii="Times New Roman" w:hAnsi="Times New Roman" w:cs="Times New Roman"/>
          <w:sz w:val="24"/>
          <w:szCs w:val="24"/>
        </w:rPr>
        <w:t>bottomfish harvest.</w:t>
      </w:r>
      <w:r w:rsidR="00C5325A">
        <w:rPr>
          <w:rFonts w:ascii="Times New Roman" w:hAnsi="Times New Roman" w:cs="Times New Roman"/>
          <w:sz w:val="24"/>
          <w:szCs w:val="24"/>
        </w:rPr>
        <w:t xml:space="preserve"> </w:t>
      </w:r>
      <w:commentRangeEnd w:id="24"/>
      <w:r w:rsidR="00344C31">
        <w:rPr>
          <w:rStyle w:val="CommentReference"/>
        </w:rPr>
        <w:commentReference w:id="24"/>
      </w:r>
      <w:commentRangeEnd w:id="25"/>
      <w:r w:rsidR="00C6418D">
        <w:rPr>
          <w:rStyle w:val="CommentReference"/>
        </w:rPr>
        <w:commentReference w:id="25"/>
      </w:r>
      <w:r w:rsidR="006E088F">
        <w:rPr>
          <w:rFonts w:ascii="Times New Roman" w:hAnsi="Times New Roman" w:cs="Times New Roman"/>
          <w:sz w:val="24"/>
          <w:szCs w:val="24"/>
        </w:rPr>
        <w:t>Coarse location</w:t>
      </w:r>
      <w:r w:rsidR="00E90E82">
        <w:rPr>
          <w:rFonts w:ascii="Times New Roman" w:hAnsi="Times New Roman" w:cs="Times New Roman"/>
          <w:sz w:val="24"/>
          <w:szCs w:val="24"/>
        </w:rPr>
        <w:t xml:space="preserve"> data was provided in the form of</w:t>
      </w:r>
      <w:r w:rsidR="006E088F">
        <w:rPr>
          <w:rFonts w:ascii="Times New Roman" w:hAnsi="Times New Roman" w:cs="Times New Roman"/>
          <w:sz w:val="24"/>
          <w:szCs w:val="24"/>
        </w:rPr>
        <w:t xml:space="preserve"> the commercial statistical reporting grid areas</w:t>
      </w:r>
      <w:r w:rsidR="00E90E82">
        <w:rPr>
          <w:rFonts w:ascii="Times New Roman" w:hAnsi="Times New Roman" w:cs="Times New Roman"/>
          <w:sz w:val="24"/>
          <w:szCs w:val="24"/>
        </w:rPr>
        <w:t xml:space="preserve"> in which individuals were tagged and recaptured</w:t>
      </w:r>
      <w:r w:rsidR="00750F6B">
        <w:rPr>
          <w:rFonts w:ascii="Times New Roman" w:hAnsi="Times New Roman" w:cs="Times New Roman"/>
          <w:sz w:val="24"/>
          <w:szCs w:val="24"/>
        </w:rPr>
        <w:t xml:space="preserve"> (</w:t>
      </w:r>
      <w:r w:rsidR="00F11515">
        <w:rPr>
          <w:rFonts w:ascii="Times New Roman" w:hAnsi="Times New Roman" w:cs="Times New Roman"/>
          <w:sz w:val="24"/>
          <w:szCs w:val="24"/>
        </w:rPr>
        <w:t>Table 1, Figure 1</w:t>
      </w:r>
      <w:r w:rsidR="00750F6B">
        <w:rPr>
          <w:rFonts w:ascii="Times New Roman" w:hAnsi="Times New Roman" w:cs="Times New Roman"/>
          <w:sz w:val="24"/>
          <w:szCs w:val="24"/>
        </w:rPr>
        <w:t>)</w:t>
      </w:r>
      <w:r w:rsidR="006E088F">
        <w:rPr>
          <w:rFonts w:ascii="Times New Roman" w:hAnsi="Times New Roman" w:cs="Times New Roman"/>
          <w:sz w:val="24"/>
          <w:szCs w:val="24"/>
        </w:rPr>
        <w:t>.</w:t>
      </w:r>
      <w:r w:rsidR="00C5325A">
        <w:rPr>
          <w:rFonts w:ascii="Times New Roman" w:hAnsi="Times New Roman" w:cs="Times New Roman"/>
          <w:sz w:val="24"/>
          <w:szCs w:val="24"/>
        </w:rPr>
        <w:t xml:space="preserve"> </w:t>
      </w:r>
      <w:r w:rsidR="00BA7626">
        <w:rPr>
          <w:rFonts w:ascii="Times New Roman" w:hAnsi="Times New Roman" w:cs="Times New Roman"/>
          <w:sz w:val="24"/>
          <w:szCs w:val="24"/>
        </w:rPr>
        <w:t>L</w:t>
      </w:r>
      <w:r>
        <w:rPr>
          <w:rFonts w:ascii="Times New Roman" w:hAnsi="Times New Roman" w:cs="Times New Roman"/>
          <w:sz w:val="24"/>
          <w:szCs w:val="24"/>
        </w:rPr>
        <w:t xml:space="preserve">ess than 1% of fish in this study were tagged </w:t>
      </w:r>
      <w:r w:rsidR="002D1FA8">
        <w:rPr>
          <w:rFonts w:ascii="Times New Roman" w:hAnsi="Times New Roman" w:cs="Times New Roman"/>
          <w:sz w:val="24"/>
          <w:szCs w:val="24"/>
        </w:rPr>
        <w:t>off the islands of Niihau or Hawaii (Big Island)</w:t>
      </w:r>
      <w:r>
        <w:rPr>
          <w:rFonts w:ascii="Times New Roman" w:hAnsi="Times New Roman" w:cs="Times New Roman"/>
          <w:sz w:val="24"/>
          <w:szCs w:val="24"/>
        </w:rPr>
        <w:t>.</w:t>
      </w:r>
      <w:r w:rsidR="00BA7626">
        <w:rPr>
          <w:rFonts w:ascii="Times New Roman" w:hAnsi="Times New Roman" w:cs="Times New Roman"/>
          <w:sz w:val="24"/>
          <w:szCs w:val="24"/>
        </w:rPr>
        <w:t xml:space="preserve"> Adult bottomfish occupy depths between 100 and 400 m along undersea shelves and banks</w:t>
      </w:r>
      <w:r w:rsidR="00406CC5">
        <w:rPr>
          <w:rFonts w:ascii="Times New Roman" w:hAnsi="Times New Roman" w:cs="Times New Roman"/>
          <w:sz w:val="24"/>
          <w:szCs w:val="24"/>
        </w:rPr>
        <w:t xml:space="preserve"> </w:t>
      </w:r>
      <w:ins w:id="26" w:author="Stephen Scherrer" w:date="2019-08-20T11:27:00Z">
        <w:r w:rsidR="00406CC5">
          <w:rPr>
            <w:rFonts w:ascii="Times New Roman" w:hAnsi="Times New Roman" w:cs="Times New Roman"/>
            <w:sz w:val="24"/>
            <w:szCs w:val="24"/>
          </w:rPr>
          <w:fldChar w:fldCharType="begin" w:fldLock="1"/>
        </w:r>
        <w:r w:rsidR="00CC37A0">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NOAA Technical Memorandum NMFS-PIFSC-11","id":"ITEM-1","issued":{"date-parts":[["2007"]]},"number-of-pages":"1-45","publisher-place":"Honolulu, HI","title":"Linking Hawaii Fisherman Reported Commercial Bottomfish Catch Data to Potential Bottomfish Habitat and Proposed Restricted Fishing Areas using GIS and Spatial Analysis","type":"report"},"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406CC5">
          <w:rPr>
            <w:rFonts w:ascii="Times New Roman" w:hAnsi="Times New Roman" w:cs="Times New Roman"/>
            <w:sz w:val="24"/>
            <w:szCs w:val="24"/>
          </w:rPr>
          <w:fldChar w:fldCharType="separate"/>
        </w:r>
        <w:r w:rsidR="00406CC5" w:rsidRPr="00406CC5">
          <w:rPr>
            <w:rFonts w:ascii="Times New Roman" w:hAnsi="Times New Roman" w:cs="Times New Roman"/>
            <w:noProof/>
            <w:sz w:val="24"/>
            <w:szCs w:val="24"/>
          </w:rPr>
          <w:t>(Parke 2007)</w: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t>.</w:t>
        </w:r>
      </w:ins>
      <w:del w:id="27" w:author="Stephen Scherrer" w:date="2019-08-20T11:27:00Z">
        <w:r w:rsidR="00406CC5">
          <w:rPr>
            <w:rFonts w:ascii="Times New Roman" w:hAnsi="Times New Roman" w:cs="Times New Roman"/>
            <w:sz w:val="24"/>
            <w:szCs w:val="24"/>
          </w:rPr>
          <w:fldChar w:fldCharType="begin" w:fldLock="1"/>
        </w:r>
        <w:r w:rsidR="0043048B">
          <w:rPr>
            <w:rFonts w:ascii="Times New Roman" w:hAnsi="Times New Roman" w:cs="Times New Roman"/>
            <w:sz w:val="24"/>
            <w:szCs w:val="24"/>
          </w:rPr>
          <w:del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delInstrText>
        </w:r>
        <w:r w:rsidR="00406CC5">
          <w:rPr>
            <w:rFonts w:ascii="Times New Roman" w:hAnsi="Times New Roman" w:cs="Times New Roman"/>
            <w:sz w:val="24"/>
            <w:szCs w:val="24"/>
          </w:rPr>
          <w:fldChar w:fldCharType="separate"/>
        </w:r>
        <w:r w:rsidR="00406CC5" w:rsidRPr="00406CC5">
          <w:rPr>
            <w:rFonts w:ascii="Times New Roman" w:hAnsi="Times New Roman" w:cs="Times New Roman"/>
            <w:noProof/>
            <w:sz w:val="24"/>
            <w:szCs w:val="24"/>
          </w:rPr>
          <w:delText>(Parke 2007)</w:delTex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delText>.</w:delText>
        </w:r>
      </w:del>
      <w:r w:rsidR="00BA7626">
        <w:rPr>
          <w:rFonts w:ascii="Times New Roman" w:hAnsi="Times New Roman" w:cs="Times New Roman"/>
          <w:sz w:val="24"/>
          <w:szCs w:val="24"/>
        </w:rPr>
        <w:t xml:space="preserve"> </w:t>
      </w:r>
      <w:r w:rsidR="00406CC5">
        <w:rPr>
          <w:rFonts w:ascii="Times New Roman" w:hAnsi="Times New Roman" w:cs="Times New Roman"/>
          <w:sz w:val="24"/>
          <w:szCs w:val="24"/>
        </w:rPr>
        <w:t>In total</w:t>
      </w:r>
      <w:r w:rsidR="00CD35B6">
        <w:rPr>
          <w:rFonts w:ascii="Times New Roman" w:hAnsi="Times New Roman" w:cs="Times New Roman"/>
          <w:sz w:val="24"/>
          <w:szCs w:val="24"/>
        </w:rPr>
        <w:t xml:space="preserve">, the </w:t>
      </w:r>
      <w:r w:rsidR="00406CC5" w:rsidRPr="00046C8F">
        <w:rPr>
          <w:rFonts w:ascii="Times New Roman" w:hAnsi="Times New Roman" w:cs="Times New Roman"/>
          <w:sz w:val="24"/>
          <w:szCs w:val="24"/>
        </w:rPr>
        <w:t>OTP</w:t>
      </w:r>
      <w:r w:rsidR="00406CC5" w:rsidRPr="00046C8F">
        <w:rPr>
          <w:rFonts w:ascii="Times New Roman" w:hAnsi="Times New Roman" w:cs="Times New Roman"/>
          <w:i/>
          <w:sz w:val="24"/>
          <w:szCs w:val="24"/>
        </w:rPr>
        <w:t xml:space="preserve"> </w:t>
      </w:r>
      <w:r w:rsidR="00406CC5" w:rsidRPr="00046C8F">
        <w:rPr>
          <w:rFonts w:ascii="Times New Roman" w:hAnsi="Times New Roman" w:cs="Times New Roman"/>
          <w:sz w:val="24"/>
          <w:szCs w:val="24"/>
        </w:rPr>
        <w:t xml:space="preserve">tagged 4,179 juvenile and adult </w:t>
      </w:r>
      <w:r w:rsidR="00406CC5" w:rsidRPr="004C5E05">
        <w:rPr>
          <w:rFonts w:ascii="Times New Roman" w:hAnsi="Times New Roman" w:cs="Times New Roman"/>
          <w:i/>
          <w:sz w:val="24"/>
          <w:szCs w:val="24"/>
        </w:rPr>
        <w:t>P. filamentosus</w:t>
      </w:r>
      <w:r w:rsidR="00406CC5">
        <w:rPr>
          <w:rFonts w:ascii="Times New Roman" w:hAnsi="Times New Roman" w:cs="Times New Roman"/>
          <w:sz w:val="24"/>
          <w:szCs w:val="24"/>
        </w:rPr>
        <w:t>.</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w:t>
      </w:r>
      <w:commentRangeStart w:id="28"/>
      <w:commentRangeStart w:id="29"/>
      <w:r w:rsidRPr="00046C8F">
        <w:rPr>
          <w:rFonts w:ascii="Times New Roman" w:hAnsi="Times New Roman" w:cs="Times New Roman"/>
          <w:sz w:val="24"/>
          <w:szCs w:val="24"/>
        </w:rPr>
        <w:t xml:space="preserve">A few scales were carefully removed and a small (~1 cm) incision was made near the fish’s anal opening to assist in expelling gas from the body cavity. </w:t>
      </w:r>
      <w:commentRangeEnd w:id="28"/>
      <w:r w:rsidR="000C7507">
        <w:rPr>
          <w:rStyle w:val="CommentReference"/>
        </w:rPr>
        <w:commentReference w:id="28"/>
      </w:r>
      <w:commentRangeEnd w:id="29"/>
      <w:r w:rsidR="00D41C92">
        <w:rPr>
          <w:rStyle w:val="CommentReference"/>
        </w:rPr>
        <w:commentReference w:id="29"/>
      </w:r>
      <w:r w:rsidRPr="00046C8F">
        <w:rPr>
          <w:rFonts w:ascii="Times New Roman" w:hAnsi="Times New Roman" w:cs="Times New Roman"/>
          <w:sz w:val="24"/>
          <w:szCs w:val="24"/>
        </w:rPr>
        <w:t xml:space="preserve">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70165880"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046C8F">
        <w:rPr>
          <w:rFonts w:ascii="Times New Roman" w:hAnsi="Times New Roman" w:cs="Times New Roman"/>
          <w:sz w:val="24"/>
          <w:szCs w:val="24"/>
        </w:rPr>
        <w:t xml:space="preserve">487 recaptures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sidR="00CD2C6B">
        <w:rPr>
          <w:rFonts w:ascii="Times New Roman" w:hAnsi="Times New Roman" w:cs="Times New Roman"/>
          <w:sz w:val="24"/>
          <w:szCs w:val="24"/>
        </w:rPr>
        <w:t>9</w:t>
      </w:r>
      <w:r w:rsidRPr="00046C8F">
        <w:rPr>
          <w:rFonts w:ascii="Times New Roman" w:hAnsi="Times New Roman" w:cs="Times New Roman"/>
          <w:sz w:val="24"/>
          <w:szCs w:val="24"/>
        </w:rPr>
        <w:t xml:space="preserve"> unique individuals for a recapture rate of 10.</w:t>
      </w:r>
      <w:r w:rsidR="00CD2C6B">
        <w:rPr>
          <w:rFonts w:ascii="Times New Roman" w:hAnsi="Times New Roman" w:cs="Times New Roman"/>
          <w:sz w:val="24"/>
          <w:szCs w:val="24"/>
        </w:rPr>
        <w:t>5</w:t>
      </w:r>
      <w:r w:rsidRPr="00046C8F">
        <w:rPr>
          <w:rFonts w:ascii="Times New Roman" w:hAnsi="Times New Roman" w:cs="Times New Roman"/>
          <w:sz w:val="24"/>
          <w:szCs w:val="24"/>
        </w:rPr>
        <w:t>%</w:t>
      </w:r>
      <w:r>
        <w:rPr>
          <w:rFonts w:ascii="Times New Roman" w:hAnsi="Times New Roman" w:cs="Times New Roman"/>
          <w:sz w:val="24"/>
          <w:szCs w:val="24"/>
        </w:rPr>
        <w:t xml:space="preserve"> of tagged fish</w:t>
      </w:r>
      <w:r w:rsidRPr="00046C8F">
        <w:rPr>
          <w:rFonts w:ascii="Times New Roman" w:hAnsi="Times New Roman" w:cs="Times New Roman"/>
          <w:sz w:val="24"/>
          <w:szCs w:val="24"/>
        </w:rPr>
        <w:t xml:space="preserve">. 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xml:space="preserve">(Okamoto 1993, Kobayashi et al. </w:t>
      </w:r>
      <w:r w:rsidRPr="00046C8F">
        <w:rPr>
          <w:rFonts w:ascii="Times New Roman" w:hAnsi="Times New Roman" w:cs="Times New Roman"/>
          <w:noProof/>
          <w:sz w:val="24"/>
          <w:szCs w:val="24"/>
        </w:rPr>
        <w:lastRenderedPageBreak/>
        <w:t>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Individuals recaptured by OTP personnel were outfitted with an additional tag following procedures similar to their initial capture. For each individual, the location of capture (DAR statistical reporting grid), length at tagging, and date of capture were recorded.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r>
        <w:rPr>
          <w:rFonts w:ascii="Times New Roman" w:hAnsi="Times New Roman" w:cs="Times New Roman"/>
          <w:i/>
          <w:sz w:val="24"/>
          <w:szCs w:val="24"/>
        </w:rPr>
        <w:t xml:space="preserve"> Management</w:t>
      </w:r>
    </w:p>
    <w:p w14:paraId="3EFA0D84" w14:textId="329E3C0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Fish were removed from the dataset if they were not the </w:t>
      </w:r>
      <w:r>
        <w:rPr>
          <w:rFonts w:ascii="Times New Roman" w:hAnsi="Times New Roman" w:cs="Times New Roman"/>
          <w:sz w:val="24"/>
          <w:szCs w:val="24"/>
        </w:rPr>
        <w:t xml:space="preserve">correct </w:t>
      </w:r>
      <w:r w:rsidRPr="00046C8F">
        <w:rPr>
          <w:rFonts w:ascii="Times New Roman" w:hAnsi="Times New Roman" w:cs="Times New Roman"/>
          <w:sz w:val="24"/>
          <w:szCs w:val="24"/>
        </w:rPr>
        <w:t xml:space="preserve">species of interest, if no recapture was reported, or if there was no record of the tag identification number. </w:t>
      </w:r>
      <w:commentRangeStart w:id="30"/>
      <w:commentRangeStart w:id="31"/>
      <w:r w:rsidRPr="00046C8F">
        <w:rPr>
          <w:rFonts w:ascii="Times New Roman" w:hAnsi="Times New Roman" w:cs="Times New Roman"/>
          <w:sz w:val="24"/>
          <w:szCs w:val="24"/>
        </w:rPr>
        <w:t xml:space="preserve">Fork lengths for the remaining fish recorded at tagging and recapture were linearly transformed from inches to centimeters prior to model fitting. </w:t>
      </w:r>
      <w:commentRangeEnd w:id="30"/>
      <w:r w:rsidR="00A7367F">
        <w:rPr>
          <w:rStyle w:val="CommentReference"/>
        </w:rPr>
        <w:commentReference w:id="30"/>
      </w:r>
      <w:commentRangeEnd w:id="31"/>
      <w:r w:rsidR="00C6418D">
        <w:rPr>
          <w:rStyle w:val="CommentReference"/>
        </w:rPr>
        <w:commentReference w:id="31"/>
      </w:r>
      <w:r w:rsidRPr="00046C8F">
        <w:rPr>
          <w:rFonts w:ascii="Times New Roman" w:hAnsi="Times New Roman" w:cs="Times New Roman"/>
          <w:sz w:val="24"/>
          <w:szCs w:val="24"/>
        </w:rPr>
        <w:t>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sidR="00E84DA7">
        <w:rPr>
          <w:rFonts w:ascii="Times New Roman" w:hAnsi="Times New Roman" w:cs="Times New Roman"/>
          <w:bCs/>
          <w:sz w:val="24"/>
          <w:szCs w:val="24"/>
        </w:rPr>
        <w:t xml:space="preserve">only </w:t>
      </w:r>
      <w:r w:rsidRPr="00046C8F">
        <w:rPr>
          <w:rFonts w:ascii="Times New Roman" w:hAnsi="Times New Roman" w:cs="Times New Roman"/>
          <w:bCs/>
          <w:sz w:val="24"/>
          <w:szCs w:val="24"/>
        </w:rPr>
        <w:t>calculated between the first marking event and the last recapture so as to not violate assumptions of independence</w:t>
      </w:r>
      <w:commentRangeStart w:id="32"/>
      <w:commentRangeStart w:id="33"/>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commentRangeEnd w:id="32"/>
      <w:r w:rsidR="00A7367F">
        <w:rPr>
          <w:rStyle w:val="CommentReference"/>
        </w:rPr>
        <w:commentReference w:id="32"/>
      </w:r>
      <w:commentRangeEnd w:id="33"/>
      <w:r w:rsidR="00C6418D">
        <w:rPr>
          <w:rStyle w:val="CommentReference"/>
        </w:rPr>
        <w:commentReference w:id="33"/>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von Bertalanffy </w:t>
      </w:r>
      <w:r w:rsidRPr="00046C8F">
        <w:rPr>
          <w:rFonts w:ascii="Times New Roman" w:hAnsi="Times New Roman" w:cs="Times New Roman"/>
          <w:sz w:val="24"/>
          <w:szCs w:val="24"/>
        </w:rPr>
        <w:lastRenderedPageBreak/>
        <w:t>growth curve but allows the parameters to vary among individuals. Hence the length upon recapture is expressed as:</w:t>
      </w:r>
    </w:p>
    <w:p w14:paraId="3A347EDB" w14:textId="16FC2562"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6A63A526"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jth</w:t>
      </w:r>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for the </w:t>
      </w:r>
      <w:r w:rsidRPr="00046C8F">
        <w:rPr>
          <w:rFonts w:ascii="Times New Roman" w:hAnsi="Times New Roman" w:cs="Times New Roman"/>
          <w:i/>
          <w:sz w:val="24"/>
          <w:szCs w:val="24"/>
        </w:rPr>
        <w:t>jth</w:t>
      </w:r>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r w:rsidRPr="00046C8F">
        <w:rPr>
          <w:rFonts w:ascii="Times New Roman" w:hAnsi="Times New Roman" w:cs="Times New Roman"/>
          <w:i/>
          <w:sz w:val="24"/>
          <w:szCs w:val="24"/>
        </w:rPr>
        <w:t>ith</w:t>
      </w:r>
      <w:r w:rsidRPr="00046C8F">
        <w:rPr>
          <w:rFonts w:ascii="Times New Roman" w:hAnsi="Times New Roman" w:cs="Times New Roman"/>
          <w:sz w:val="24"/>
          <w:szCs w:val="24"/>
        </w:rPr>
        <w:t xml:space="preserve"> individual. These </w:t>
      </w:r>
      <w:ins w:id="34" w:author="Microsoft Office User" w:date="2019-05-30T13:04:00Z">
        <w:r w:rsidR="00A1180A">
          <w:rPr>
            <w:rFonts w:ascii="Times New Roman" w:hAnsi="Times New Roman" w:cs="Times New Roman"/>
            <w:sz w:val="24"/>
            <w:szCs w:val="24"/>
            <w:lang w:val="haw-US"/>
          </w:rPr>
          <w:t>i</w:t>
        </w:r>
        <w:r w:rsidR="00A1180A" w:rsidRPr="00046C8F">
          <w:rPr>
            <w:rFonts w:ascii="Times New Roman" w:hAnsi="Times New Roman" w:cs="Times New Roman"/>
            <w:sz w:val="24"/>
            <w:szCs w:val="24"/>
          </w:rPr>
          <w:t xml:space="preserve">ndividual </w:t>
        </w:r>
      </w:ins>
      <w:r w:rsidRPr="00046C8F">
        <w:rPr>
          <w:rFonts w:ascii="Times New Roman" w:hAnsi="Times New Roman" w:cs="Times New Roman"/>
          <w:sz w:val="24"/>
          <w:szCs w:val="24"/>
        </w:rPr>
        <w:t xml:space="preserve">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sidR="00774E1E">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384C67FC" w14:textId="17C6D943"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r>
        <w:rPr>
          <w:rFonts w:ascii="Times New Roman" w:hAnsi="Times New Roman" w:cs="Times New Roman"/>
          <w:sz w:val="24"/>
          <w:szCs w:val="24"/>
        </w:rPr>
        <w:t>d</w:t>
      </w:r>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t>
      </w:r>
      <w:commentRangeStart w:id="35"/>
      <w:commentRangeStart w:id="36"/>
      <w:r w:rsidRPr="00046C8F">
        <w:rPr>
          <w:rFonts w:ascii="Times New Roman" w:hAnsi="Times New Roman" w:cs="Times New Roman"/>
          <w:sz w:val="24"/>
          <w:szCs w:val="24"/>
        </w:rPr>
        <w:t xml:space="preserve">The term “fixed” in this context does not imply a user-specified constant value, but instead refers to the value that is estimated by the Bayesian modeling approach from a single distribution used to represent the mean growth process across all individuals. </w:t>
      </w:r>
      <w:commentRangeEnd w:id="35"/>
      <w:r w:rsidR="00671515">
        <w:rPr>
          <w:rStyle w:val="CommentReference"/>
        </w:rPr>
        <w:commentReference w:id="35"/>
      </w:r>
      <w:commentRangeEnd w:id="36"/>
      <w:r w:rsidR="00C6418D">
        <w:rPr>
          <w:rStyle w:val="CommentReference"/>
        </w:rPr>
        <w:commentReference w:id="36"/>
      </w:r>
      <w:r w:rsidRPr="00046C8F">
        <w:rPr>
          <w:rFonts w:ascii="Times New Roman" w:hAnsi="Times New Roman" w:cs="Times New Roman"/>
          <w:sz w:val="24"/>
          <w:szCs w:val="24"/>
        </w:rPr>
        <w:t xml:space="preserve">Model 4 would </w:t>
      </w:r>
      <w:r w:rsidRPr="004C5E05">
        <w:rPr>
          <w:rFonts w:ascii="Times New Roman" w:hAnsi="Times New Roman" w:cs="Times New Roman"/>
          <w:i/>
          <w:sz w:val="24"/>
          <w:szCs w:val="24"/>
        </w:rPr>
        <w:t>a 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commentRangeStart w:id="37"/>
      <w:r w:rsidRPr="00046C8F">
        <w:rPr>
          <w:rFonts w:ascii="Times New Roman" w:hAnsi="Times New Roman" w:cs="Times New Roman"/>
          <w:sz w:val="24"/>
          <w:szCs w:val="24"/>
        </w:rPr>
        <w:t>but with the added feature of estimating ages at initial tagging</w:t>
      </w:r>
      <w:commentRangeEnd w:id="37"/>
      <w:r w:rsidR="00656313">
        <w:rPr>
          <w:rStyle w:val="CommentReference"/>
        </w:rPr>
        <w:commentReference w:id="37"/>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erm represents a significant improvement over prior methods by modeling growth as a function of age, rather than observed length, allowing growth </w:t>
      </w:r>
      <w:r w:rsidRPr="00046C8F">
        <w:rPr>
          <w:rFonts w:ascii="Times New Roman" w:hAnsi="Times New Roman" w:cs="Times New Roman"/>
          <w:sz w:val="24"/>
          <w:szCs w:val="24"/>
        </w:rPr>
        <w:lastRenderedPageBreak/>
        <w:t>parameters to be compared</w:t>
      </w:r>
      <w:r>
        <w:rPr>
          <w:rFonts w:ascii="Times New Roman" w:hAnsi="Times New Roman" w:cs="Times New Roman"/>
          <w:sz w:val="24"/>
          <w:szCs w:val="24"/>
        </w:rPr>
        <w:t xml:space="preserve"> between</w:t>
      </w:r>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4659303E" w14:textId="2B2C4FF9" w:rsidR="00C6418D" w:rsidRDefault="008C372D" w:rsidP="008C372D">
      <w:pPr>
        <w:spacing w:line="480" w:lineRule="auto"/>
        <w:rPr>
          <w:ins w:id="38" w:author="Stephen Scherrer" w:date="2019-08-20T11:27:00Z"/>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w:t>
      </w:r>
      <w:ins w:id="39" w:author="Stephen Scherrer" w:date="2019-08-20T12:32:00Z">
        <w:r w:rsidR="00BB55DA" w:rsidRPr="00BB55DA">
          <w:rPr>
            <w:rFonts w:ascii="Times New Roman" w:hAnsi="Times New Roman" w:cs="Times New Roman"/>
            <w:sz w:val="24"/>
            <w:szCs w:val="24"/>
          </w:rPr>
          <w:t>150</w:t>
        </w:r>
        <w:r w:rsidR="00BB55DA">
          <w:rPr>
            <w:rFonts w:ascii="Times New Roman" w:hAnsi="Times New Roman" w:cs="Times New Roman"/>
            <w:sz w:val="24"/>
            <w:szCs w:val="24"/>
          </w:rPr>
          <w:t>,</w:t>
        </w:r>
        <w:r w:rsidR="00BB55DA" w:rsidRPr="00BB55DA">
          <w:rPr>
            <w:rFonts w:ascii="Times New Roman" w:hAnsi="Times New Roman" w:cs="Times New Roman"/>
            <w:sz w:val="24"/>
            <w:szCs w:val="24"/>
          </w:rPr>
          <w:t>000</w:t>
        </w:r>
      </w:ins>
      <w:del w:id="40" w:author="Stephen Scherrer" w:date="2019-08-20T12:32:00Z">
        <w:r w:rsidRPr="00046C8F" w:rsidDel="00BB55DA">
          <w:rPr>
            <w:rFonts w:ascii="Times New Roman" w:hAnsi="Times New Roman" w:cs="Times New Roman"/>
            <w:sz w:val="24"/>
            <w:szCs w:val="24"/>
          </w:rPr>
          <w:delText>10,000</w:delText>
        </w:r>
      </w:del>
      <w:r w:rsidRPr="00046C8F">
        <w:rPr>
          <w:rFonts w:ascii="Times New Roman" w:hAnsi="Times New Roman" w:cs="Times New Roman"/>
          <w:sz w:val="24"/>
          <w:szCs w:val="24"/>
        </w:rPr>
        <w:t xml:space="preserve"> samples from the posterior distribution were treated as burn-in and discarded from the Monte Carlo simulation. Every 50th sample from the following </w:t>
      </w:r>
      <w:del w:id="41" w:author="Stephen Scherrer" w:date="2019-08-20T12:33:00Z">
        <w:r w:rsidRPr="00046C8F" w:rsidDel="00BB55DA">
          <w:rPr>
            <w:rFonts w:ascii="Times New Roman" w:hAnsi="Times New Roman" w:cs="Times New Roman"/>
            <w:sz w:val="24"/>
            <w:szCs w:val="24"/>
          </w:rPr>
          <w:delText>500,000</w:delText>
        </w:r>
      </w:del>
      <w:ins w:id="42" w:author="Stephen Scherrer" w:date="2019-08-20T12:33:00Z">
        <w:r w:rsidR="00BB55DA">
          <w:rPr>
            <w:rFonts w:ascii="Times New Roman" w:hAnsi="Times New Roman" w:cs="Times New Roman"/>
            <w:sz w:val="24"/>
            <w:szCs w:val="24"/>
          </w:rPr>
          <w:t>1,400,000</w:t>
        </w:r>
      </w:ins>
      <w:r w:rsidRPr="00046C8F">
        <w:rPr>
          <w:rFonts w:ascii="Times New Roman" w:hAnsi="Times New Roman" w:cs="Times New Roman"/>
          <w:sz w:val="24"/>
          <w:szCs w:val="24"/>
        </w:rPr>
        <w:t xml:space="preserve"> samples (number kept = </w:t>
      </w:r>
      <w:ins w:id="43" w:author="Stephen Scherrer" w:date="2019-08-20T12:33:00Z">
        <w:r w:rsidR="00BB55DA">
          <w:rPr>
            <w:rFonts w:ascii="Times New Roman" w:hAnsi="Times New Roman" w:cs="Times New Roman"/>
            <w:sz w:val="24"/>
            <w:szCs w:val="24"/>
          </w:rPr>
          <w:t>28</w:t>
        </w:r>
      </w:ins>
      <w:del w:id="44" w:author="Stephen Scherrer" w:date="2019-08-20T12:33:00Z">
        <w:r w:rsidRPr="00046C8F" w:rsidDel="00BB55DA">
          <w:rPr>
            <w:rFonts w:ascii="Times New Roman" w:hAnsi="Times New Roman" w:cs="Times New Roman"/>
            <w:sz w:val="24"/>
            <w:szCs w:val="24"/>
          </w:rPr>
          <w:delText>10</w:delText>
        </w:r>
      </w:del>
      <w:r w:rsidRPr="00046C8F">
        <w:rPr>
          <w:rFonts w:ascii="Times New Roman" w:hAnsi="Times New Roman" w:cs="Times New Roman"/>
          <w:sz w:val="24"/>
          <w:szCs w:val="24"/>
        </w:rPr>
        <w:t xml:space="preserve">,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w:t>
      </w:r>
      <w:ins w:id="45" w:author="Stephen Scherrer" w:date="2019-08-20T12:33:00Z">
        <w:r w:rsidR="00B35EBA">
          <w:rPr>
            <w:rFonts w:ascii="Times New Roman" w:hAnsi="Times New Roman" w:cs="Times New Roman"/>
            <w:sz w:val="24"/>
            <w:szCs w:val="24"/>
          </w:rPr>
          <w:t>28</w:t>
        </w:r>
      </w:ins>
      <w:del w:id="46" w:author="Stephen Scherrer" w:date="2019-08-20T12:33:00Z">
        <w:r w:rsidRPr="00046C8F" w:rsidDel="00B35EBA">
          <w:rPr>
            <w:rFonts w:ascii="Times New Roman" w:hAnsi="Times New Roman" w:cs="Times New Roman"/>
            <w:sz w:val="24"/>
            <w:szCs w:val="24"/>
          </w:rPr>
          <w:delText>10</w:delText>
        </w:r>
      </w:del>
      <w:r w:rsidRPr="00046C8F">
        <w:rPr>
          <w:rFonts w:ascii="Times New Roman" w:hAnsi="Times New Roman" w:cs="Times New Roman"/>
          <w:sz w:val="24"/>
          <w:szCs w:val="24"/>
        </w:rPr>
        <w:t>,000 kept samples were used as metrics of population mean values. Median values deviated from mean values by less than one half of 1 percent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 xml:space="preserve">solutions as shown in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663E102D" w14:textId="4E25A7E8" w:rsidR="008C372D" w:rsidRPr="00046C8F" w:rsidRDefault="00C6418D" w:rsidP="008C372D">
      <w:pPr>
        <w:spacing w:line="480" w:lineRule="auto"/>
        <w:rPr>
          <w:rFonts w:ascii="Times New Roman" w:hAnsi="Times New Roman" w:cs="Times New Roman"/>
          <w:sz w:val="24"/>
          <w:szCs w:val="24"/>
        </w:rPr>
      </w:pPr>
      <w:ins w:id="47" w:author="Stephen Scherrer" w:date="2019-08-20T11:27:00Z">
        <w:r>
          <w:rPr>
            <w:rFonts w:ascii="Times New Roman" w:hAnsi="Times New Roman" w:cs="Times New Roman"/>
            <w:sz w:val="24"/>
            <w:szCs w:val="24"/>
          </w:rPr>
          <w:tab/>
        </w:r>
      </w:ins>
      <w:r w:rsidR="008C372D" w:rsidRPr="00046C8F">
        <w:rPr>
          <w:rFonts w:ascii="Times New Roman" w:hAnsi="Times New Roman" w:cs="Times New Roman"/>
          <w:sz w:val="24"/>
          <w:szCs w:val="24"/>
        </w:rPr>
        <w:t xml:space="preserve">The </w:t>
      </w:r>
      <w:ins w:id="48" w:author="Stephen Scherrer" w:date="2019-08-20T11:27:00Z">
        <w:r>
          <w:rPr>
            <w:rFonts w:ascii="Times New Roman" w:hAnsi="Times New Roman" w:cs="Times New Roman"/>
            <w:sz w:val="24"/>
            <w:szCs w:val="24"/>
          </w:rPr>
          <w:t>fit</w:t>
        </w:r>
      </w:ins>
      <w:del w:id="49" w:author="Stephen Scherrer" w:date="2019-08-20T11:27:00Z">
        <w:r w:rsidR="008C372D" w:rsidRPr="00046C8F">
          <w:rPr>
            <w:rFonts w:ascii="Times New Roman" w:hAnsi="Times New Roman" w:cs="Times New Roman"/>
            <w:sz w:val="24"/>
            <w:szCs w:val="24"/>
          </w:rPr>
          <w:delText>comparisons</w:delText>
        </w:r>
      </w:del>
      <w:r w:rsidR="008C372D" w:rsidRPr="00046C8F">
        <w:rPr>
          <w:rFonts w:ascii="Times New Roman" w:hAnsi="Times New Roman" w:cs="Times New Roman"/>
          <w:sz w:val="24"/>
          <w:szCs w:val="24"/>
        </w:rPr>
        <w:t xml:space="preserve"> of </w:t>
      </w:r>
      <w:ins w:id="50" w:author="Stephen Scherrer" w:date="2019-08-20T11:27:00Z">
        <w:r>
          <w:rPr>
            <w:rFonts w:ascii="Times New Roman" w:hAnsi="Times New Roman" w:cs="Times New Roman"/>
            <w:sz w:val="24"/>
            <w:szCs w:val="24"/>
          </w:rPr>
          <w:t xml:space="preserve">each model was assessed by calculating its Bayesian p-value from the posterior predictive distribution and the models were compared using the DIC criterion. Bayesian p-values were of data simulated from model parameters and test whether simulated data is more extreme than the observed data. Bayesian P-values approaching 0.5 indicate the model is a good fit to the data, while extreme Bayesian p-values near 0 or 1 indicate that a given model does not adequately represent the data </w:t>
        </w:r>
        <w:r>
          <w:rPr>
            <w:rFonts w:ascii="Times New Roman" w:hAnsi="Times New Roman" w:cs="Times New Roman"/>
            <w:sz w:val="24"/>
            <w:szCs w:val="24"/>
          </w:rPr>
          <w:fldChar w:fldCharType="begin" w:fldLock="1"/>
        </w:r>
        <w:r w:rsidR="00CC37A0">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Pr>
            <w:rFonts w:ascii="Times New Roman" w:hAnsi="Times New Roman" w:cs="Times New Roman"/>
            <w:sz w:val="24"/>
            <w:szCs w:val="24"/>
          </w:rPr>
          <w:fldChar w:fldCharType="separate"/>
        </w:r>
        <w:r w:rsidRPr="009F33D7">
          <w:rPr>
            <w:rFonts w:ascii="Times New Roman" w:hAnsi="Times New Roman" w:cs="Times New Roman"/>
            <w:noProof/>
            <w:sz w:val="24"/>
            <w:szCs w:val="24"/>
          </w:rPr>
          <w:t>(Meng 1994)</w:t>
        </w:r>
        <w:r>
          <w:rPr>
            <w:rFonts w:ascii="Times New Roman" w:hAnsi="Times New Roman" w:cs="Times New Roman"/>
            <w:sz w:val="24"/>
            <w:szCs w:val="24"/>
          </w:rPr>
          <w:fldChar w:fldCharType="end"/>
        </w:r>
        <w:r>
          <w:rPr>
            <w:rFonts w:ascii="Times New Roman" w:hAnsi="Times New Roman" w:cs="Times New Roman"/>
            <w:sz w:val="24"/>
            <w:szCs w:val="24"/>
          </w:rPr>
          <w:t>. C</w:t>
        </w:r>
        <w:r w:rsidRPr="00046C8F">
          <w:rPr>
            <w:rFonts w:ascii="Times New Roman" w:hAnsi="Times New Roman" w:cs="Times New Roman"/>
            <w:sz w:val="24"/>
            <w:szCs w:val="24"/>
          </w:rPr>
          <w:t>omparison</w:t>
        </w:r>
        <w:r>
          <w:rPr>
            <w:rFonts w:ascii="Times New Roman" w:hAnsi="Times New Roman" w:cs="Times New Roman"/>
            <w:sz w:val="24"/>
            <w:szCs w:val="24"/>
          </w:rPr>
          <w:t xml:space="preserve"> between</w:t>
        </w:r>
        <w:r w:rsidRPr="00046C8F">
          <w:rPr>
            <w:rFonts w:ascii="Times New Roman" w:hAnsi="Times New Roman" w:cs="Times New Roman"/>
            <w:sz w:val="24"/>
            <w:szCs w:val="24"/>
          </w:rPr>
          <w:t xml:space="preserve"> </w:t>
        </w:r>
        <w:r>
          <w:rPr>
            <w:rFonts w:ascii="Times New Roman" w:hAnsi="Times New Roman" w:cs="Times New Roman"/>
            <w:sz w:val="24"/>
            <w:szCs w:val="24"/>
          </w:rPr>
          <w:t>m</w:t>
        </w:r>
        <w:r w:rsidRPr="00046C8F">
          <w:rPr>
            <w:rFonts w:ascii="Times New Roman" w:hAnsi="Times New Roman" w:cs="Times New Roman"/>
            <w:sz w:val="24"/>
            <w:szCs w:val="24"/>
          </w:rPr>
          <w:t>odels</w:t>
        </w:r>
      </w:ins>
      <w:del w:id="51" w:author="Stephen Scherrer" w:date="2019-08-20T11:27:00Z">
        <w:r w:rsidR="008C372D" w:rsidRPr="00046C8F">
          <w:rPr>
            <w:rFonts w:ascii="Times New Roman" w:hAnsi="Times New Roman" w:cs="Times New Roman"/>
            <w:sz w:val="24"/>
            <w:szCs w:val="24"/>
          </w:rPr>
          <w:delText>Models</w:delText>
        </w:r>
      </w:del>
      <w:r w:rsidR="008C372D" w:rsidRPr="00046C8F">
        <w:rPr>
          <w:rFonts w:ascii="Times New Roman" w:hAnsi="Times New Roman" w:cs="Times New Roman"/>
          <w:sz w:val="24"/>
          <w:szCs w:val="24"/>
        </w:rPr>
        <w:t xml:space="preserve"> 1-4 were accomplished</w:t>
      </w:r>
      <w:ins w:id="52" w:author="Stephen Scherrer" w:date="2019-08-20T11:31:00Z">
        <w:r w:rsidR="00E960E0">
          <w:rPr>
            <w:rFonts w:ascii="Times New Roman" w:hAnsi="Times New Roman" w:cs="Times New Roman"/>
            <w:sz w:val="24"/>
            <w:szCs w:val="24"/>
          </w:rPr>
          <w:t xml:space="preserve"> </w:t>
        </w:r>
        <w:r w:rsidR="00E960E0">
          <w:rPr>
            <w:rFonts w:ascii="Times New Roman" w:hAnsi="Times New Roman" w:cs="Times New Roman"/>
            <w:sz w:val="24"/>
            <w:szCs w:val="24"/>
          </w:rPr>
          <w:lastRenderedPageBreak/>
          <w:t xml:space="preserve">by comparing parameter estimates to model 1 where </w:t>
        </w:r>
      </w:ins>
      <w:ins w:id="53" w:author="Stephen Scherrer" w:date="2019-08-20T11:32:00Z">
        <w:r w:rsidR="00E960E0">
          <w:rPr>
            <w:rFonts w:ascii="Times New Roman" w:hAnsi="Times New Roman" w:cs="Times New Roman"/>
            <w:sz w:val="24"/>
            <w:szCs w:val="24"/>
          </w:rPr>
          <w:t xml:space="preserve">both </w:t>
        </w:r>
        <m:oMath>
          <m:r>
            <w:rPr>
              <w:rFonts w:ascii="Cambria Math" w:hAnsi="Cambria Math" w:cs="Times New Roman"/>
              <w:sz w:val="24"/>
              <w:szCs w:val="24"/>
            </w:rPr>
            <m:t>K</m:t>
          </m:r>
        </m:oMath>
        <w:r w:rsidR="00E960E0"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E960E0">
          <w:rPr>
            <w:rFonts w:ascii="Times New Roman" w:hAnsi="Times New Roman" w:cs="Times New Roman"/>
            <w:sz w:val="24"/>
            <w:szCs w:val="24"/>
          </w:rPr>
          <w:t xml:space="preserve"> varied for individuals. </w:t>
        </w:r>
      </w:ins>
      <w:ins w:id="54" w:author="Stephen Scherrer" w:date="2019-08-20T11:33:00Z">
        <w:r w:rsidR="00E960E0" w:rsidRPr="00046C8F">
          <w:rPr>
            <w:rFonts w:ascii="Times New Roman" w:hAnsi="Times New Roman" w:cs="Times New Roman"/>
            <w:sz w:val="24"/>
            <w:szCs w:val="24"/>
          </w:rPr>
          <w:t xml:space="preserve">If the parameter was relatively stable whether the parameter was allowed to be variable across individuals or fixed for the population, then it might be inferred that treating this parameter on an individual basis is not warranted.  </w:t>
        </w:r>
        <w:r w:rsidR="00E960E0">
          <w:rPr>
            <w:rFonts w:ascii="Times New Roman" w:hAnsi="Times New Roman" w:cs="Times New Roman"/>
            <w:sz w:val="24"/>
            <w:szCs w:val="24"/>
          </w:rPr>
          <w:t xml:space="preserve">However, if the </w:t>
        </w:r>
      </w:ins>
      <w:ins w:id="55" w:author="Stephen Scherrer" w:date="2019-08-20T11:32:00Z">
        <w:r w:rsidR="00E960E0" w:rsidRPr="00046C8F">
          <w:rPr>
            <w:rFonts w:ascii="Times New Roman" w:hAnsi="Times New Roman" w:cs="Times New Roman"/>
            <w:sz w:val="24"/>
            <w:szCs w:val="24"/>
          </w:rPr>
          <w:t>parameter increased when the parameter distribution was fixed for the entire population, then it might be inferred that treating this parameter on an individual basis is necessary.</w:t>
        </w:r>
      </w:ins>
      <w:ins w:id="56" w:author="Stephen Scherrer" w:date="2019-08-20T11:33:00Z">
        <w:r w:rsidR="00E960E0">
          <w:rPr>
            <w:rFonts w:ascii="Times New Roman" w:hAnsi="Times New Roman" w:cs="Times New Roman"/>
            <w:sz w:val="24"/>
            <w:szCs w:val="24"/>
          </w:rPr>
          <w:t xml:space="preserve"> Additional model comparisons were made </w:t>
        </w:r>
      </w:ins>
      <w:del w:id="57" w:author="Stephen Scherrer" w:date="2019-08-20T11:32:00Z">
        <w:r w:rsidR="008C372D" w:rsidRPr="00046C8F" w:rsidDel="00E960E0">
          <w:rPr>
            <w:rFonts w:ascii="Times New Roman" w:hAnsi="Times New Roman" w:cs="Times New Roman"/>
            <w:sz w:val="24"/>
            <w:szCs w:val="24"/>
          </w:rPr>
          <w:delText xml:space="preserve"> </w:delText>
        </w:r>
      </w:del>
      <w:ins w:id="58" w:author="Stephen Scherrer" w:date="2019-08-20T11:27:00Z">
        <w:r>
          <w:rPr>
            <w:rFonts w:ascii="Times New Roman" w:hAnsi="Times New Roman" w:cs="Times New Roman"/>
            <w:sz w:val="24"/>
            <w:szCs w:val="24"/>
          </w:rPr>
          <w:t>using DIC</w:t>
        </w:r>
      </w:ins>
      <w:ins w:id="59" w:author="Stephen Scherrer" w:date="2019-08-20T11:33:00Z">
        <w:r w:rsidR="00E960E0">
          <w:rPr>
            <w:rFonts w:ascii="Times New Roman" w:hAnsi="Times New Roman" w:cs="Times New Roman"/>
            <w:sz w:val="24"/>
            <w:szCs w:val="24"/>
          </w:rPr>
          <w:t>.</w:t>
        </w:r>
      </w:ins>
      <w:del w:id="60" w:author="Stephen Scherrer" w:date="2019-08-20T11:27:00Z">
        <w:r w:rsidR="008C372D" w:rsidRPr="00046C8F">
          <w:rPr>
            <w:rFonts w:ascii="Times New Roman" w:hAnsi="Times New Roman" w:cs="Times New Roman"/>
            <w:sz w:val="24"/>
            <w:szCs w:val="24"/>
          </w:rPr>
          <w:delText>by examining</w:delText>
        </w:r>
      </w:del>
      <w:del w:id="61" w:author="Stephen Scherrer" w:date="2019-08-20T11:33:00Z">
        <w:r w:rsidR="008C372D" w:rsidRPr="00046C8F" w:rsidDel="00E960E0">
          <w:rPr>
            <w:rFonts w:ascii="Times New Roman" w:hAnsi="Times New Roman" w:cs="Times New Roman"/>
            <w:sz w:val="24"/>
            <w:szCs w:val="24"/>
          </w:rPr>
          <w:delText xml:space="preserve"> the coefficients of variation of the von Bertalanffy growth parameters </w:delText>
        </w:r>
        <m:oMath>
          <m:r>
            <w:rPr>
              <w:rFonts w:ascii="Cambria Math" w:hAnsi="Cambria Math" w:cs="Times New Roman"/>
              <w:sz w:val="24"/>
              <w:szCs w:val="24"/>
            </w:rPr>
            <m:t>K</m:t>
          </m:r>
        </m:oMath>
        <w:r w:rsidR="008C372D" w:rsidRPr="00046C8F" w:rsidDel="00E960E0">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del>
      <w:del w:id="62" w:author="Stephen Scherrer" w:date="2019-08-20T11:27:00Z">
        <w:r w:rsidR="008C372D" w:rsidRPr="00046C8F">
          <w:rPr>
            <w:rFonts w:ascii="Times New Roman" w:hAnsi="Times New Roman" w:cs="Times New Roman"/>
            <w:sz w:val="24"/>
            <w:szCs w:val="24"/>
          </w:rPr>
          <w:delText xml:space="preserve"> for each of the Models 1-4.</w:delText>
        </w:r>
      </w:del>
      <w:del w:id="63" w:author="Stephen Scherrer" w:date="2019-08-20T11:33:00Z">
        <w:r w:rsidR="008C372D" w:rsidRPr="00046C8F" w:rsidDel="00E960E0">
          <w:rPr>
            <w:rFonts w:ascii="Times New Roman" w:hAnsi="Times New Roman" w:cs="Times New Roman"/>
            <w:sz w:val="24"/>
            <w:szCs w:val="24"/>
          </w:rPr>
          <w:delText xml:space="preserve"> If </w:delText>
        </w:r>
      </w:del>
      <w:del w:id="64" w:author="Stephen Scherrer" w:date="2019-08-20T11:31:00Z">
        <w:r w:rsidR="008C372D" w:rsidRPr="00046C8F" w:rsidDel="00E960E0">
          <w:rPr>
            <w:rFonts w:ascii="Times New Roman" w:hAnsi="Times New Roman" w:cs="Times New Roman"/>
            <w:sz w:val="24"/>
            <w:szCs w:val="24"/>
          </w:rPr>
          <w:delText xml:space="preserve">the coefficient of variation for </w:delText>
        </w:r>
      </w:del>
      <w:del w:id="65" w:author="Stephen Scherrer" w:date="2019-08-20T11:33:00Z">
        <w:r w:rsidR="008C372D" w:rsidRPr="00046C8F" w:rsidDel="00E960E0">
          <w:rPr>
            <w:rFonts w:ascii="Times New Roman" w:hAnsi="Times New Roman" w:cs="Times New Roman"/>
            <w:sz w:val="24"/>
            <w:szCs w:val="24"/>
          </w:rPr>
          <w:delText xml:space="preserve">the parameter was relatively stable whether the parameter was allowed to be variable across individuals or fixed for the population, then it might be inferred that treating this parameter on an individual basis is not warranted. </w:delText>
        </w:r>
      </w:del>
      <w:del w:id="66" w:author="Stephen Scherrer" w:date="2019-08-20T11:27:00Z">
        <w:r w:rsidR="008C372D" w:rsidRPr="00046C8F">
          <w:rPr>
            <w:rFonts w:ascii="Times New Roman" w:hAnsi="Times New Roman" w:cs="Times New Roman"/>
            <w:sz w:val="24"/>
            <w:szCs w:val="24"/>
          </w:rPr>
          <w:delText>If the coefficient of variation for the</w:delText>
        </w:r>
      </w:del>
      <w:del w:id="67" w:author="Stephen Scherrer" w:date="2019-08-20T11:33:00Z">
        <w:r w:rsidR="008C372D" w:rsidRPr="00046C8F" w:rsidDel="00E960E0">
          <w:rPr>
            <w:rFonts w:ascii="Times New Roman" w:hAnsi="Times New Roman" w:cs="Times New Roman"/>
            <w:sz w:val="24"/>
            <w:szCs w:val="24"/>
          </w:rPr>
          <w:delText xml:space="preserve"> parameter increased when the parameter distribution was fixed for the entire population, then it might be inferred that treating this parameter on an individual basis is necessary.</w:delText>
        </w:r>
      </w:del>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Maximum Likelihood Approach</w:t>
      </w:r>
    </w:p>
    <w:p w14:paraId="308A52B3" w14:textId="45B1904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Laslett, Everson, &amp; Polacheck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commentRangeStart w:id="68"/>
      <w:commentRangeStart w:id="69"/>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w:t>
      </w:r>
      <w:commentRangeEnd w:id="68"/>
      <w:r w:rsidR="00295E6A">
        <w:rPr>
          <w:rStyle w:val="CommentReference"/>
        </w:rPr>
        <w:commentReference w:id="68"/>
      </w:r>
      <w:commentRangeEnd w:id="69"/>
      <w:r w:rsidR="00C6418D">
        <w:rPr>
          <w:rStyle w:val="CommentReference"/>
        </w:rPr>
        <w:commentReference w:id="69"/>
      </w:r>
      <w:r w:rsidRPr="00046C8F">
        <w:rPr>
          <w:rFonts w:ascii="Times New Roman" w:hAnsi="Times New Roman" w:cs="Times New Roman"/>
          <w:sz w:val="24"/>
          <w:szCs w:val="24"/>
        </w:rPr>
        <w:t xml:space="preserve">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and is 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w:t>
      </w:r>
      <w:r w:rsidRPr="00046C8F">
        <w:rPr>
          <w:rFonts w:ascii="Times New Roman" w:hAnsi="Times New Roman" w:cs="Times New Roman"/>
          <w:sz w:val="24"/>
          <w:szCs w:val="24"/>
        </w:rPr>
        <w:lastRenderedPageBreak/>
        <w:t xml:space="preserve">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r>
        <w:rPr>
          <w:rFonts w:ascii="Times New Roman" w:hAnsi="Times New Roman" w:cs="Times New Roman"/>
          <w:sz w:val="24"/>
          <w:szCs w:val="24"/>
        </w:rPr>
        <w:t>by</w:t>
      </w:r>
      <w:r w:rsidRPr="00046C8F">
        <w:rPr>
          <w:rFonts w:ascii="Times New Roman" w:hAnsi="Times New Roman" w:cs="Times New Roman"/>
          <w:sz w:val="24"/>
          <w:szCs w:val="24"/>
        </w:rPr>
        <w:t xml:space="preserve"> Laslett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886CF6"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244E0C8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21C7F1C1" w:rsidR="008C372D" w:rsidRDefault="008C372D" w:rsidP="008C372D">
      <w:pPr>
        <w:spacing w:line="480" w:lineRule="auto"/>
        <w:ind w:firstLine="720"/>
        <w:rPr>
          <w:rFonts w:ascii="Times New Roman" w:hAnsi="Times New Roman" w:cs="Times New Roman"/>
          <w:sz w:val="24"/>
          <w:szCs w:val="24"/>
        </w:rPr>
      </w:pPr>
      <w:commentRangeStart w:id="70"/>
      <w:commentRangeStart w:id="71"/>
      <w:r w:rsidRPr="00046C8F">
        <w:rPr>
          <w:rFonts w:ascii="Times New Roman" w:hAnsi="Times New Roman" w:cs="Times New Roman"/>
          <w:sz w:val="24"/>
          <w:szCs w:val="24"/>
        </w:rPr>
        <w:t xml:space="preserve">Datasets previously used to estimate regional growth for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sidR="00B45510">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sidR="00B45510">
        <w:rPr>
          <w:rFonts w:ascii="Times New Roman" w:hAnsi="Times New Roman" w:cs="Times New Roman"/>
          <w:sz w:val="24"/>
          <w:szCs w:val="24"/>
        </w:rPr>
        <w:t xml:space="preserve">NWHI </w:t>
      </w:r>
      <w:r>
        <w:rPr>
          <w:rFonts w:ascii="Times New Roman" w:hAnsi="Times New Roman" w:cs="Times New Roman"/>
          <w:sz w:val="24"/>
          <w:szCs w:val="24"/>
        </w:rPr>
        <w:t xml:space="preserve">and our tagging data </w:t>
      </w:r>
      <w:r w:rsidR="00B45510">
        <w:rPr>
          <w:rFonts w:ascii="Times New Roman" w:hAnsi="Times New Roman" w:cs="Times New Roman"/>
          <w:sz w:val="24"/>
          <w:szCs w:val="24"/>
        </w:rPr>
        <w:t xml:space="preserve">exclusively </w:t>
      </w:r>
      <w:r>
        <w:rPr>
          <w:rFonts w:ascii="Times New Roman" w:hAnsi="Times New Roman" w:cs="Times New Roman"/>
          <w:sz w:val="24"/>
          <w:szCs w:val="24"/>
        </w:rPr>
        <w:t xml:space="preserve">from the </w:t>
      </w:r>
      <w:r w:rsidR="00B45510">
        <w:rPr>
          <w:rFonts w:ascii="Times New Roman" w:hAnsi="Times New Roman" w:cs="Times New Roman"/>
          <w:sz w:val="24"/>
          <w:szCs w:val="24"/>
        </w:rPr>
        <w:t>MHI</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used to produce a single set of parameter estimates using a modified form of the integrated method proposed by Eveson, Laslett, </w:t>
      </w:r>
      <w:r>
        <w:rPr>
          <w:rFonts w:ascii="Times New Roman" w:hAnsi="Times New Roman" w:cs="Times New Roman"/>
          <w:sz w:val="24"/>
          <w:szCs w:val="24"/>
        </w:rPr>
        <w:t xml:space="preserve">and </w:t>
      </w:r>
      <w:r w:rsidRPr="00046C8F">
        <w:rPr>
          <w:rFonts w:ascii="Times New Roman" w:hAnsi="Times New Roman" w:cs="Times New Roman"/>
          <w:sz w:val="24"/>
          <w:szCs w:val="24"/>
        </w:rPr>
        <w:t xml:space="preserve">Polachek (2004). </w:t>
      </w:r>
      <w:commentRangeEnd w:id="70"/>
      <w:r w:rsidR="006D7BC4">
        <w:rPr>
          <w:rStyle w:val="CommentReference"/>
        </w:rPr>
        <w:commentReference w:id="70"/>
      </w:r>
      <w:commentRangeEnd w:id="71"/>
      <w:r w:rsidR="00C6418D">
        <w:rPr>
          <w:rStyle w:val="CommentReference"/>
        </w:rPr>
        <w:commentReference w:id="71"/>
      </w:r>
      <w:r w:rsidRPr="00046C8F">
        <w:rPr>
          <w:rFonts w:ascii="Times New Roman" w:hAnsi="Times New Roman" w:cs="Times New Roman"/>
          <w:sz w:val="24"/>
          <w:szCs w:val="24"/>
        </w:rPr>
        <w:t>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w:t>
      </w:r>
      <w:r w:rsidRPr="00046C8F">
        <w:rPr>
          <w:rFonts w:ascii="Times New Roman" w:hAnsi="Times New Roman" w:cs="Times New Roman"/>
          <w:sz w:val="24"/>
          <w:szCs w:val="24"/>
        </w:rPr>
        <w:lastRenderedPageBreak/>
        <w:t>presented in 13 histograms corresponding to each month of sampling. The number of fish of a given fork length captured during each mo</w:t>
      </w:r>
      <w:r>
        <w:rPr>
          <w:rFonts w:ascii="Times New Roman" w:hAnsi="Times New Roman" w:cs="Times New Roman"/>
          <w:sz w:val="24"/>
          <w:szCs w:val="24"/>
        </w:rPr>
        <w:t>n</w:t>
      </w:r>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r>
        <w:rPr>
          <w:rFonts w:ascii="Times New Roman" w:hAnsi="Times New Roman" w:cs="Times New Roman"/>
          <w:sz w:val="24"/>
          <w:szCs w:val="24"/>
        </w:rPr>
        <w:t>reconstruct</w:t>
      </w:r>
      <w:r w:rsidRPr="00046C8F">
        <w:rPr>
          <w:rFonts w:ascii="Times New Roman" w:hAnsi="Times New Roman" w:cs="Times New Roman"/>
          <w:sz w:val="24"/>
          <w:szCs w:val="24"/>
        </w:rPr>
        <w:t xml:space="preserve"> monthly length frequency data resulted in a total count of 1,048</w:t>
      </w:r>
      <w:r>
        <w:rPr>
          <w:rFonts w:ascii="Times New Roman" w:hAnsi="Times New Roman" w:cs="Times New Roman"/>
          <w:sz w:val="24"/>
          <w:szCs w:val="24"/>
        </w:rPr>
        <w:t>,</w:t>
      </w:r>
      <w:r w:rsidRPr="00046C8F">
        <w:rPr>
          <w:rFonts w:ascii="Times New Roman" w:hAnsi="Times New Roman" w:cs="Times New Roman"/>
          <w:sz w:val="24"/>
          <w:szCs w:val="24"/>
        </w:rPr>
        <w:t xml:space="preserve"> individuals while in the original study report</w:t>
      </w:r>
      <w:r>
        <w:rPr>
          <w:rFonts w:ascii="Times New Roman" w:hAnsi="Times New Roman" w:cs="Times New Roman"/>
          <w:sz w:val="24"/>
          <w:szCs w:val="24"/>
        </w:rPr>
        <w:t>ed</w:t>
      </w:r>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integrative models using the two-step method described in Laslett et al 2004. During the first step, a Gaussian mixture model was fit using maximum likelihood and used to decompose the distribution of fork lengths from individuals sampled during discrete time periods for each cohort present in the data. This was accomplished using the normalmixEM function from the mixtools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4C57E23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ins w:id="72" w:author="Stephen Scherrer" w:date="2019-08-20T11:27:00Z">
        <w:r w:rsidRPr="00046C8F">
          <w:rPr>
            <w:rFonts w:ascii="Times New Roman" w:hAnsi="Times New Roman" w:cs="Times New Roman"/>
            <w:sz w:val="24"/>
            <w:szCs w:val="24"/>
          </w:rPr>
          <w:fldChar w:fldCharType="begin" w:fldLock="1"/>
        </w:r>
        <w:r w:rsidR="00CC37A0">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ins>
      <w:del w:id="73" w:author="Stephen Scherrer" w:date="2019-08-20T11:27:00Z">
        <w:r w:rsidRPr="00046C8F">
          <w:rPr>
            <w:rFonts w:ascii="Times New Roman" w:hAnsi="Times New Roman" w:cs="Times New Roman"/>
            <w:sz w:val="24"/>
            <w:szCs w:val="24"/>
          </w:rPr>
          <w:fldChar w:fldCharType="begin" w:fldLock="1"/>
        </w:r>
        <w:r>
          <w:rPr>
            <w:rFonts w:ascii="Times New Roman" w:hAnsi="Times New Roman" w:cs="Times New Roman"/>
            <w:sz w:val="24"/>
            <w:szCs w:val="24"/>
          </w:rPr>
          <w:del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del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delText>(Luers et al. 2017)</w:delText>
        </w:r>
        <w:r w:rsidRPr="00046C8F">
          <w:rPr>
            <w:rFonts w:ascii="Times New Roman" w:hAnsi="Times New Roman" w:cs="Times New Roman"/>
            <w:sz w:val="24"/>
            <w:szCs w:val="24"/>
          </w:rPr>
          <w:fldChar w:fldCharType="end"/>
        </w:r>
      </w:del>
      <w:r w:rsidRPr="00046C8F">
        <w:rPr>
          <w:rFonts w:ascii="Times New Roman" w:hAnsi="Times New Roman" w:cs="Times New Roman"/>
          <w:sz w:val="24"/>
          <w:szCs w:val="24"/>
        </w:rPr>
        <w:t xml:space="preserve"> which resulted in age estimates</w:t>
      </w:r>
      <w:commentRangeStart w:id="74"/>
      <w:commentRangeStart w:id="75"/>
      <w:r w:rsidRPr="00046C8F">
        <w:rPr>
          <w:rFonts w:ascii="Times New Roman" w:hAnsi="Times New Roman" w:cs="Times New Roman"/>
          <w:sz w:val="24"/>
          <w:szCs w:val="24"/>
        </w:rPr>
        <w:t xml:space="preserve"> between 3 and 19 months. </w:t>
      </w:r>
      <w:commentRangeEnd w:id="74"/>
      <w:r w:rsidR="005D2228">
        <w:rPr>
          <w:rStyle w:val="CommentReference"/>
        </w:rPr>
        <w:commentReference w:id="74"/>
      </w:r>
      <w:commentRangeEnd w:id="75"/>
      <w:r w:rsidR="00C6418D">
        <w:rPr>
          <w:rStyle w:val="CommentReference"/>
        </w:rPr>
        <w:commentReference w:id="75"/>
      </w:r>
      <w:r w:rsidRPr="00046C8F">
        <w:rPr>
          <w:rFonts w:ascii="Times New Roman" w:hAnsi="Times New Roman" w:cs="Times New Roman"/>
          <w:sz w:val="24"/>
          <w:szCs w:val="24"/>
        </w:rPr>
        <w:t xml:space="preserve">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w:t>
      </w:r>
      <w:r w:rsidRPr="00046C8F">
        <w:rPr>
          <w:rFonts w:ascii="Times New Roman" w:hAnsi="Times New Roman" w:cs="Times New Roman"/>
          <w:sz w:val="24"/>
          <w:szCs w:val="24"/>
        </w:rPr>
        <w:lastRenderedPageBreak/>
        <w:t xml:space="preserve">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From this, the expected mode fork length of each cohort (E6), and associated variability during each sampling period (E7) were calculated and used to construct the negative log likelihood function (E8). The rationale for these approximations is discussed to greater depth in Eveson et al. 2004.</w:t>
      </w:r>
    </w:p>
    <w:p w14:paraId="0FB94672" w14:textId="77777777" w:rsidR="008C372D" w:rsidRPr="00046C8F" w:rsidRDefault="00886CF6"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886CF6"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886CF6"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Direct Aging Data</w:t>
      </w:r>
    </w:p>
    <w:p w14:paraId="76BDAB1E" w14:textId="6D1E2705"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consisted of four previously reported length-at-age datasets from three studies. Age estimates for length at age data were obtained through analytical integration of otolith </w:t>
      </w:r>
      <w:ins w:id="76" w:author="Stephen Scherrer" w:date="2019-08-20T11:27:00Z">
        <w:r w:rsidR="00C6418D">
          <w:rPr>
            <w:rFonts w:ascii="Times New Roman" w:hAnsi="Times New Roman" w:cs="Times New Roman"/>
            <w:sz w:val="24"/>
            <w:szCs w:val="24"/>
          </w:rPr>
          <w:t>bands</w:t>
        </w:r>
      </w:ins>
      <w:del w:id="77" w:author="Stephen Scherrer" w:date="2019-08-20T11:27:00Z">
        <w:r w:rsidRPr="00046C8F">
          <w:rPr>
            <w:rFonts w:ascii="Times New Roman" w:hAnsi="Times New Roman" w:cs="Times New Roman"/>
            <w:sz w:val="24"/>
            <w:szCs w:val="24"/>
          </w:rPr>
          <w:delText>annuli width</w:delText>
        </w:r>
      </w:del>
      <w:r w:rsidRPr="00046C8F">
        <w:rPr>
          <w:rFonts w:ascii="Times New Roman" w:hAnsi="Times New Roman" w:cs="Times New Roman"/>
          <w:sz w:val="24"/>
          <w:szCs w:val="24"/>
        </w:rPr>
        <w:t xml:space="preserve"> (Ralston and Miyamoto, 1983, n = 65), counts of otolith micro increments </w:t>
      </w:r>
      <w:commentRangeStart w:id="78"/>
      <w:commentRangeStart w:id="79"/>
      <w:r w:rsidRPr="00046C8F">
        <w:rPr>
          <w:rFonts w:ascii="Times New Roman" w:hAnsi="Times New Roman" w:cs="Times New Roman"/>
          <w:sz w:val="24"/>
          <w:szCs w:val="24"/>
        </w:rPr>
        <w:t>(</w:t>
      </w:r>
      <w:r w:rsidR="006B0F1A" w:rsidRPr="00046C8F">
        <w:rPr>
          <w:rFonts w:ascii="Times New Roman" w:hAnsi="Times New Roman" w:cs="Times New Roman"/>
          <w:sz w:val="24"/>
          <w:szCs w:val="24"/>
        </w:rPr>
        <w:t>De</w:t>
      </w:r>
      <w:r w:rsidR="006B0F1A">
        <w:rPr>
          <w:rFonts w:ascii="Times New Roman" w:hAnsi="Times New Roman" w:cs="Times New Roman"/>
          <w:sz w:val="24"/>
          <w:szCs w:val="24"/>
        </w:rPr>
        <w:t>M</w:t>
      </w:r>
      <w:r w:rsidR="006B0F1A" w:rsidRPr="00046C8F">
        <w:rPr>
          <w:rFonts w:ascii="Times New Roman" w:hAnsi="Times New Roman" w:cs="Times New Roman"/>
          <w:sz w:val="24"/>
          <w:szCs w:val="24"/>
        </w:rPr>
        <w:t xml:space="preserve">artini </w:t>
      </w:r>
      <w:r w:rsidRPr="00046C8F">
        <w:rPr>
          <w:rFonts w:ascii="Times New Roman" w:hAnsi="Times New Roman" w:cs="Times New Roman"/>
          <w:sz w:val="24"/>
          <w:szCs w:val="24"/>
        </w:rPr>
        <w:t xml:space="preserve">et al., </w:t>
      </w:r>
      <w:del w:id="80" w:author="Stephen Scherrer" w:date="2019-08-20T11:27:00Z">
        <w:r w:rsidRPr="00046C8F">
          <w:rPr>
            <w:rFonts w:ascii="Times New Roman" w:hAnsi="Times New Roman" w:cs="Times New Roman"/>
            <w:sz w:val="24"/>
            <w:szCs w:val="24"/>
          </w:rPr>
          <w:delText>20</w:delText>
        </w:r>
      </w:del>
      <w:r w:rsidRPr="00046C8F">
        <w:rPr>
          <w:rFonts w:ascii="Times New Roman" w:hAnsi="Times New Roman" w:cs="Times New Roman"/>
          <w:sz w:val="24"/>
          <w:szCs w:val="24"/>
        </w:rPr>
        <w:t>1</w:t>
      </w:r>
      <w:ins w:id="81" w:author="Stephen Scherrer" w:date="2019-08-20T11:27:00Z">
        <w:r w:rsidR="00C6418D">
          <w:rPr>
            <w:rFonts w:ascii="Times New Roman" w:hAnsi="Times New Roman" w:cs="Times New Roman"/>
            <w:sz w:val="24"/>
            <w:szCs w:val="24"/>
          </w:rPr>
          <w:t>99</w:t>
        </w:r>
      </w:ins>
      <w:r w:rsidRPr="00046C8F">
        <w:rPr>
          <w:rFonts w:ascii="Times New Roman" w:hAnsi="Times New Roman" w:cs="Times New Roman"/>
          <w:sz w:val="24"/>
          <w:szCs w:val="24"/>
        </w:rPr>
        <w:t xml:space="preserve">4, n = 35), </w:t>
      </w:r>
      <w:commentRangeEnd w:id="78"/>
      <w:r w:rsidR="00651521">
        <w:rPr>
          <w:rStyle w:val="CommentReference"/>
        </w:rPr>
        <w:commentReference w:id="78"/>
      </w:r>
      <w:commentRangeEnd w:id="79"/>
      <w:r w:rsidR="00C6418D">
        <w:rPr>
          <w:rStyle w:val="CommentReference"/>
        </w:rPr>
        <w:commentReference w:id="79"/>
      </w:r>
      <w:r w:rsidRPr="00046C8F">
        <w:rPr>
          <w:rFonts w:ascii="Times New Roman" w:hAnsi="Times New Roman" w:cs="Times New Roman"/>
          <w:sz w:val="24"/>
          <w:szCs w:val="24"/>
        </w:rPr>
        <w:t xml:space="preserve">comparison of bomb radiocarbon </w:t>
      </w:r>
      <w:r w:rsidR="006B0F1A">
        <w:rPr>
          <w:rFonts w:ascii="Times New Roman" w:hAnsi="Times New Roman" w:cs="Times New Roman"/>
          <w:sz w:val="24"/>
          <w:szCs w:val="24"/>
        </w:rPr>
        <w:t>(</w:t>
      </w:r>
      <w:r w:rsidR="006B0F1A">
        <w:rPr>
          <w:rFonts w:ascii="Times New Roman" w:hAnsi="Times New Roman" w:cs="Times New Roman"/>
          <w:sz w:val="24"/>
          <w:szCs w:val="24"/>
        </w:rPr>
        <w:sym w:font="Symbol" w:char="F044"/>
      </w:r>
      <w:r w:rsidR="006B0F1A" w:rsidRPr="005820A8">
        <w:rPr>
          <w:rFonts w:ascii="Times New Roman" w:hAnsi="Times New Roman" w:cs="Times New Roman"/>
          <w:sz w:val="24"/>
          <w:szCs w:val="24"/>
          <w:vertAlign w:val="superscript"/>
        </w:rPr>
        <w:t>14</w:t>
      </w:r>
      <w:r w:rsidR="006B0F1A" w:rsidRPr="00046C8F">
        <w:rPr>
          <w:rFonts w:ascii="Times New Roman" w:hAnsi="Times New Roman" w:cs="Times New Roman"/>
          <w:sz w:val="24"/>
          <w:szCs w:val="24"/>
        </w:rPr>
        <w:t>C</w:t>
      </w:r>
      <w:r w:rsidR="006B0F1A">
        <w:rPr>
          <w:rFonts w:ascii="Times New Roman" w:hAnsi="Times New Roman" w:cs="Times New Roman"/>
          <w:sz w:val="24"/>
          <w:szCs w:val="24"/>
        </w:rPr>
        <w:t xml:space="preserve">) </w:t>
      </w:r>
      <w:r w:rsidRPr="00046C8F">
        <w:rPr>
          <w:rFonts w:ascii="Times New Roman" w:hAnsi="Times New Roman" w:cs="Times New Roman"/>
          <w:sz w:val="24"/>
          <w:szCs w:val="24"/>
        </w:rPr>
        <w:t>derived</w:t>
      </w:r>
      <w:r w:rsidR="00465BAF">
        <w:rPr>
          <w:rFonts w:ascii="Times New Roman" w:hAnsi="Times New Roman" w:cs="Times New Roman"/>
          <w:sz w:val="24"/>
          <w:szCs w:val="24"/>
        </w:rPr>
        <w:t xml:space="preserve"> </w:t>
      </w:r>
      <w:r w:rsidR="006B0F1A">
        <w:rPr>
          <w:rFonts w:ascii="Times New Roman" w:hAnsi="Times New Roman" w:cs="Times New Roman"/>
          <w:sz w:val="24"/>
          <w:szCs w:val="24"/>
        </w:rPr>
        <w:t xml:space="preserve">from </w:t>
      </w:r>
      <w:r w:rsidRPr="00046C8F">
        <w:rPr>
          <w:rFonts w:ascii="Times New Roman" w:hAnsi="Times New Roman" w:cs="Times New Roman"/>
          <w:sz w:val="24"/>
          <w:szCs w:val="24"/>
        </w:rPr>
        <w:t xml:space="preserve">otoliths </w:t>
      </w:r>
      <w:r w:rsidR="006B0F1A">
        <w:rPr>
          <w:rFonts w:ascii="Times New Roman" w:hAnsi="Times New Roman" w:cs="Times New Roman"/>
          <w:sz w:val="24"/>
          <w:szCs w:val="24"/>
        </w:rPr>
        <w:t xml:space="preserve">relative </w:t>
      </w:r>
      <w:r w:rsidRPr="00046C8F">
        <w:rPr>
          <w:rFonts w:ascii="Times New Roman" w:hAnsi="Times New Roman" w:cs="Times New Roman"/>
          <w:sz w:val="24"/>
          <w:szCs w:val="24"/>
        </w:rPr>
        <w:t>to a standard reference obtained from hermatypic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Eveson et al. 2004. Briefly, </w:t>
      </w:r>
      <w:r>
        <w:rPr>
          <w:rFonts w:ascii="Times New Roman" w:hAnsi="Times New Roman" w:cs="Times New Roman"/>
          <w:sz w:val="24"/>
          <w:szCs w:val="24"/>
        </w:rPr>
        <w:t>parameters</w:t>
      </w:r>
      <w:r w:rsidRPr="00046C8F">
        <w:rPr>
          <w:rFonts w:ascii="Times New Roman" w:hAnsi="Times New Roman" w:cs="Times New Roman"/>
          <w:sz w:val="24"/>
          <w:szCs w:val="24"/>
        </w:rPr>
        <w:t xml:space="preserve"> w</w:t>
      </w:r>
      <w:r>
        <w:rPr>
          <w:rFonts w:ascii="Times New Roman" w:hAnsi="Times New Roman" w:cs="Times New Roman"/>
          <w:sz w:val="24"/>
          <w:szCs w:val="24"/>
        </w:rPr>
        <w:t>ere</w:t>
      </w:r>
      <w:r w:rsidRPr="00046C8F">
        <w:rPr>
          <w:rFonts w:ascii="Times New Roman" w:hAnsi="Times New Roman" w:cs="Times New Roman"/>
          <w:sz w:val="24"/>
          <w:szCs w:val="24"/>
        </w:rPr>
        <w:t xml:space="preserve"> modeled using the VBGF model described by equation E9. </w:t>
      </w:r>
    </w:p>
    <w:p w14:paraId="5C4E4CC8" w14:textId="3A527209" w:rsidR="008C372D" w:rsidRPr="00046C8F" w:rsidRDefault="00886CF6"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618E16E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886CF6"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r>
        <w:rPr>
          <w:rFonts w:ascii="Times New Roman" w:hAnsi="Times New Roman" w:cs="Times New Roman"/>
          <w:sz w:val="24"/>
          <w:szCs w:val="24"/>
        </w:rPr>
        <w:t xml:space="preserve">tag-recapture, </w:t>
      </w:r>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7EA0FB21" w14:textId="53E70E08" w:rsidR="008C372D" w:rsidRPr="00046C8F" w:rsidRDefault="00886CF6" w:rsidP="008C372D">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00CF119C" w14:textId="330BB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w:t>
      </w:r>
      <w:r w:rsidR="00F11515">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β</m:t>
            </m:r>
          </m:e>
        </m:d>
      </m:oMath>
      <w:r>
        <w:rPr>
          <w:rFonts w:ascii="Times New Roman" w:hAnsi="Times New Roman" w:cs="Times New Roman"/>
          <w:sz w:val="24"/>
          <w:szCs w:val="24"/>
        </w:rPr>
        <w:t xml:space="preserve"> within each model’s </w:t>
      </w:r>
      <w:r>
        <w:rPr>
          <w:rFonts w:ascii="Times New Roman" w:hAnsi="Times New Roman" w:cs="Times New Roman"/>
          <w:sz w:val="24"/>
          <w:szCs w:val="24"/>
        </w:rPr>
        <w:lastRenderedPageBreak/>
        <w:t>objective likelihood function</w:t>
      </w:r>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The second weighted each data source relative to the number of observations of that particular data s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 xml:space="preserve">). </w:t>
      </w:r>
    </w:p>
    <w:p w14:paraId="22E34173" w14:textId="47379DCE"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r>
        <w:rPr>
          <w:rFonts w:ascii="Times New Roman" w:hAnsi="Times New Roman" w:cs="Times New Roman"/>
          <w:sz w:val="24"/>
          <w:szCs w:val="24"/>
        </w:rPr>
        <w:t>ed</w:t>
      </w:r>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stimation of a single log-likelihood function. </w:t>
      </w:r>
      <w:commentRangeStart w:id="82"/>
      <w:commentRangeStart w:id="83"/>
      <w:r w:rsidRPr="00046C8F">
        <w:rPr>
          <w:rFonts w:ascii="Times New Roman" w:hAnsi="Times New Roman" w:cs="Times New Roman"/>
          <w:sz w:val="24"/>
          <w:szCs w:val="24"/>
        </w:rPr>
        <w:t xml:space="preserve">Omission of direct aging data where ages were estimated </w:t>
      </w:r>
      <w:ins w:id="84" w:author="Stephen Scherrer" w:date="2019-08-20T11:27:00Z">
        <w:r w:rsidR="00C6418D">
          <w:rPr>
            <w:rFonts w:ascii="Times New Roman" w:hAnsi="Times New Roman" w:cs="Times New Roman"/>
            <w:sz w:val="24"/>
            <w:szCs w:val="24"/>
          </w:rPr>
          <w:t>by integrating daily growth increments</w:t>
        </w:r>
      </w:ins>
      <w:del w:id="85" w:author="Stephen Scherrer" w:date="2019-08-20T11:27:00Z">
        <w:r w:rsidRPr="00046C8F">
          <w:rPr>
            <w:rFonts w:ascii="Times New Roman" w:hAnsi="Times New Roman" w:cs="Times New Roman"/>
            <w:sz w:val="24"/>
            <w:szCs w:val="24"/>
          </w:rPr>
          <w:delText>using counts of otolith annuli</w:delText>
        </w:r>
      </w:del>
      <w:r w:rsidRPr="00046C8F">
        <w:rPr>
          <w:rFonts w:ascii="Times New Roman" w:hAnsi="Times New Roman" w:cs="Times New Roman"/>
          <w:sz w:val="24"/>
          <w:szCs w:val="24"/>
        </w:rPr>
        <w:t xml:space="preserve"> was also considered as this method is </w:t>
      </w:r>
      <w:ins w:id="86" w:author="Stephen Scherrer" w:date="2019-08-20T11:27:00Z">
        <w:r w:rsidR="00C6418D">
          <w:rPr>
            <w:rFonts w:ascii="Times New Roman" w:hAnsi="Times New Roman" w:cs="Times New Roman"/>
            <w:sz w:val="24"/>
            <w:szCs w:val="24"/>
          </w:rPr>
          <w:t>likely</w:t>
        </w:r>
      </w:ins>
      <w:del w:id="87" w:author="Stephen Scherrer" w:date="2019-08-20T11:27:00Z">
        <w:r w:rsidRPr="00046C8F">
          <w:rPr>
            <w:rFonts w:ascii="Times New Roman" w:hAnsi="Times New Roman" w:cs="Times New Roman"/>
            <w:sz w:val="24"/>
            <w:szCs w:val="24"/>
          </w:rPr>
          <w:delText>known</w:delText>
        </w:r>
      </w:del>
      <w:r w:rsidRPr="00046C8F">
        <w:rPr>
          <w:rFonts w:ascii="Times New Roman" w:hAnsi="Times New Roman" w:cs="Times New Roman"/>
          <w:sz w:val="24"/>
          <w:szCs w:val="24"/>
        </w:rPr>
        <w:t xml:space="preserve"> to </w:t>
      </w:r>
      <w:ins w:id="88" w:author="Stephen Scherrer" w:date="2019-08-20T11:27:00Z">
        <w:r w:rsidR="00C6418D">
          <w:rPr>
            <w:rFonts w:ascii="Times New Roman" w:hAnsi="Times New Roman" w:cs="Times New Roman"/>
            <w:sz w:val="24"/>
            <w:szCs w:val="24"/>
          </w:rPr>
          <w:t xml:space="preserve">result in underestimations of age </w:t>
        </w:r>
      </w:ins>
      <w:del w:id="89" w:author="Stephen Scherrer" w:date="2019-08-20T11:27:00Z">
        <w:r w:rsidRPr="00046C8F">
          <w:rPr>
            <w:rFonts w:ascii="Times New Roman" w:hAnsi="Times New Roman" w:cs="Times New Roman"/>
            <w:sz w:val="24"/>
            <w:szCs w:val="24"/>
          </w:rPr>
          <w:delText xml:space="preserve">be unreliable for </w:delText>
        </w:r>
        <w:r w:rsidRPr="00622A71">
          <w:rPr>
            <w:rFonts w:ascii="Times New Roman" w:hAnsi="Times New Roman" w:cs="Times New Roman"/>
            <w:i/>
            <w:sz w:val="24"/>
            <w:szCs w:val="24"/>
          </w:rPr>
          <w:delText>P. filamentosus</w:delText>
        </w:r>
      </w:del>
      <w:r>
        <w:rPr>
          <w:rFonts w:ascii="Times New Roman" w:hAnsi="Times New Roman" w:cs="Times New Roman"/>
          <w:sz w:val="24"/>
          <w:szCs w:val="24"/>
        </w:rPr>
        <w:t xml:space="preserve"> (</w:t>
      </w:r>
      <w:r w:rsidR="00F11515">
        <w:rPr>
          <w:rFonts w:ascii="Times New Roman" w:hAnsi="Times New Roman" w:cs="Times New Roman"/>
          <w:sz w:val="24"/>
          <w:szCs w:val="24"/>
        </w:rPr>
        <w:t>Table 4</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Wakefield et al 2017). </w:t>
      </w:r>
      <w:commentRangeEnd w:id="82"/>
      <w:r w:rsidR="006741ED">
        <w:rPr>
          <w:rStyle w:val="CommentReference"/>
        </w:rPr>
        <w:commentReference w:id="82"/>
      </w:r>
      <w:commentRangeEnd w:id="83"/>
      <w:r w:rsidR="00C6418D">
        <w:rPr>
          <w:rStyle w:val="CommentReference"/>
        </w:rPr>
        <w:commentReference w:id="83"/>
      </w:r>
    </w:p>
    <w:p w14:paraId="03529FF7" w14:textId="5BCCA21B"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r>
        <w:rPr>
          <w:rFonts w:ascii="Times New Roman" w:hAnsi="Times New Roman" w:cs="Times New Roman"/>
          <w:sz w:val="24"/>
          <w:szCs w:val="24"/>
        </w:rPr>
        <w:t>training</w:t>
      </w:r>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r>
        <w:rPr>
          <w:rFonts w:ascii="Times New Roman" w:hAnsi="Times New Roman" w:cs="Times New Roman"/>
          <w:sz w:val="24"/>
          <w:szCs w:val="24"/>
        </w:rPr>
        <w:t xml:space="preserve">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 xml:space="preserve">k </m:t>
        </m:r>
      </m:oMath>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886CF6"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e preferred model structure was the one whose estimated parameters most frequently produced the smallest variance.</w:t>
      </w:r>
      <w:r>
        <w:rPr>
          <w:rFonts w:ascii="Times New Roman" w:hAnsi="Times New Roman" w:cs="Times New Roman"/>
          <w:sz w:val="24"/>
          <w:szCs w:val="24"/>
        </w:rPr>
        <w:t xml:space="preserve"> </w:t>
      </w:r>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r>
        <w:rPr>
          <w:rFonts w:ascii="Times New Roman" w:hAnsi="Times New Roman" w:cs="Times New Roman"/>
          <w:sz w:val="24"/>
          <w:szCs w:val="24"/>
        </w:rPr>
        <w:t>reconstructed</w:t>
      </w:r>
      <w:r w:rsidRPr="00046C8F">
        <w:rPr>
          <w:rFonts w:ascii="Times New Roman" w:hAnsi="Times New Roman" w:cs="Times New Roman"/>
          <w:sz w:val="24"/>
          <w:szCs w:val="24"/>
        </w:rPr>
        <w:t xml:space="preserve"> study data. Each study period in the pseudo dataset contained the same number of observations as in </w:t>
      </w:r>
      <w:r>
        <w:rPr>
          <w:rFonts w:ascii="Times New Roman" w:hAnsi="Times New Roman" w:cs="Times New Roman"/>
          <w:sz w:val="24"/>
          <w:szCs w:val="24"/>
        </w:rPr>
        <w:t xml:space="preserve">the </w:t>
      </w:r>
      <w:r w:rsidRPr="00046C8F">
        <w:rPr>
          <w:rFonts w:ascii="Times New Roman" w:hAnsi="Times New Roman" w:cs="Times New Roman"/>
          <w:sz w:val="24"/>
          <w:szCs w:val="24"/>
        </w:rPr>
        <w:t xml:space="preserve">corresponding </w:t>
      </w:r>
      <w:r>
        <w:rPr>
          <w:rFonts w:ascii="Times New Roman" w:hAnsi="Times New Roman" w:cs="Times New Roman"/>
          <w:sz w:val="24"/>
          <w:szCs w:val="24"/>
        </w:rPr>
        <w:t xml:space="preserve">time </w:t>
      </w:r>
      <w:r w:rsidRPr="00046C8F">
        <w:rPr>
          <w:rFonts w:ascii="Times New Roman" w:hAnsi="Times New Roman" w:cs="Times New Roman"/>
          <w:sz w:val="24"/>
          <w:szCs w:val="24"/>
        </w:rPr>
        <w:t xml:space="preserve">period </w:t>
      </w:r>
      <w:r>
        <w:rPr>
          <w:rFonts w:ascii="Times New Roman" w:hAnsi="Times New Roman" w:cs="Times New Roman"/>
          <w:sz w:val="24"/>
          <w:szCs w:val="24"/>
        </w:rPr>
        <w:t xml:space="preserve">of </w:t>
      </w:r>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p>
    <w:p w14:paraId="7F6A72B7" w14:textId="677E030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r>
        <w:rPr>
          <w:rFonts w:ascii="Times New Roman" w:hAnsi="Times New Roman" w:cs="Times New Roman"/>
          <w:sz w:val="24"/>
          <w:szCs w:val="24"/>
        </w:rPr>
        <w:t>9</w:t>
      </w:r>
      <w:r w:rsidRPr="00046C8F">
        <w:rPr>
          <w:rFonts w:ascii="Times New Roman" w:hAnsi="Times New Roman" w:cs="Times New Roman"/>
          <w:sz w:val="24"/>
          <w:szCs w:val="24"/>
        </w:rPr>
        <w:t xml:space="preserve">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tagged </w:t>
      </w:r>
      <w:r w:rsidR="00F9518B">
        <w:rPr>
          <w:rFonts w:ascii="Times New Roman" w:hAnsi="Times New Roman" w:cs="Times New Roman"/>
          <w:sz w:val="24"/>
          <w:szCs w:val="24"/>
        </w:rPr>
        <w:t>4</w:t>
      </w:r>
      <w:r w:rsidR="00CD2C6B">
        <w:rPr>
          <w:rFonts w:ascii="Times New Roman" w:hAnsi="Times New Roman" w:cs="Times New Roman"/>
          <w:sz w:val="24"/>
          <w:szCs w:val="24"/>
        </w:rPr>
        <w:t>39</w:t>
      </w:r>
      <w:r w:rsidR="00F9518B">
        <w:rPr>
          <w:rFonts w:ascii="Times New Roman" w:hAnsi="Times New Roman" w:cs="Times New Roman"/>
          <w:sz w:val="24"/>
          <w:szCs w:val="24"/>
        </w:rPr>
        <w:t xml:space="preserve"> </w:t>
      </w:r>
      <w:r w:rsidRPr="00046C8F">
        <w:rPr>
          <w:rFonts w:ascii="Times New Roman" w:hAnsi="Times New Roman" w:cs="Times New Roman"/>
          <w:sz w:val="24"/>
          <w:szCs w:val="24"/>
        </w:rPr>
        <w:t>individuals were recaptured at least once (10.</w:t>
      </w:r>
      <w:r w:rsidR="00CD2C6B">
        <w:rPr>
          <w:rFonts w:ascii="Times New Roman" w:hAnsi="Times New Roman" w:cs="Times New Roman"/>
          <w:sz w:val="24"/>
          <w:szCs w:val="24"/>
        </w:rPr>
        <w:t>5</w:t>
      </w:r>
      <w:r w:rsidRPr="00046C8F">
        <w:rPr>
          <w:rFonts w:ascii="Times New Roman" w:hAnsi="Times New Roman" w:cs="Times New Roman"/>
          <w:sz w:val="24"/>
          <w:szCs w:val="24"/>
        </w:rPr>
        <w:t>%</w:t>
      </w:r>
      <w:r w:rsidR="00F26143">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w:t>
      </w:r>
      <w:r w:rsidRPr="00046C8F">
        <w:rPr>
          <w:rFonts w:ascii="Times New Roman" w:hAnsi="Times New Roman" w:cs="Times New Roman"/>
          <w:sz w:val="24"/>
          <w:szCs w:val="24"/>
        </w:rPr>
        <w:lastRenderedPageBreak/>
        <w:t xml:space="preserve">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31BFDCE7" w14:textId="52B0BF5B"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sidR="00E40ABA">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s.d</w:t>
      </w:r>
      <w:r>
        <w:rPr>
          <w:rFonts w:ascii="Times New Roman" w:hAnsi="Times New Roman" w:cs="Times New Roman"/>
          <w:sz w:val="24"/>
          <w:szCs w:val="24"/>
        </w:rPr>
        <w:t>.</w:t>
      </w:r>
      <w:r w:rsidRPr="00046C8F">
        <w:rPr>
          <w:rFonts w:ascii="Times New Roman" w:hAnsi="Times New Roman" w:cs="Times New Roman"/>
          <w:sz w:val="24"/>
          <w:szCs w:val="24"/>
        </w:rPr>
        <w:t>) = 5.</w:t>
      </w:r>
      <w:r w:rsidR="00E40ABA">
        <w:rPr>
          <w:rFonts w:ascii="Times New Roman" w:hAnsi="Times New Roman" w:cs="Times New Roman"/>
          <w:sz w:val="24"/>
          <w:szCs w:val="24"/>
        </w:rPr>
        <w:t>5</w:t>
      </w:r>
      <w:r w:rsidRPr="00046C8F">
        <w:rPr>
          <w:rFonts w:ascii="Times New Roman" w:hAnsi="Times New Roman" w:cs="Times New Roman"/>
          <w:sz w:val="24"/>
          <w:szCs w:val="24"/>
        </w:rPr>
        <w:t>) and ranged from 19.1 cm and 52.8 cm (mean = 32.8, s.d. = 5.</w:t>
      </w:r>
      <w:r w:rsidR="00E40ABA">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ength at recapture ranged between 22.9 cm and 76.2 cm (mean = 41.9, s.d. = 8.</w:t>
      </w:r>
      <w:r w:rsidR="00E40ABA">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sidR="00F11515">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sidR="00B7205F">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s.d. = 625).</w:t>
      </w:r>
    </w:p>
    <w:p w14:paraId="288A5EAA" w14:textId="278BEC7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sidR="00704896">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sidR="00704896">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sidR="00704896">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 yielding a data set of 387 unique individuals.</w:t>
      </w:r>
    </w:p>
    <w:p w14:paraId="5F5E63F1" w14:textId="77777777" w:rsidR="008C372D" w:rsidRPr="00046C8F" w:rsidRDefault="008C372D" w:rsidP="008C372D">
      <w:pPr>
        <w:spacing w:line="480" w:lineRule="auto"/>
        <w:rPr>
          <w:rFonts w:ascii="Times New Roman" w:hAnsi="Times New Roman" w:cs="Times New Roman"/>
          <w:sz w:val="24"/>
          <w:szCs w:val="24"/>
        </w:rPr>
      </w:pPr>
    </w:p>
    <w:p w14:paraId="2F71709A" w14:textId="1D70BEAD" w:rsidR="008C372D" w:rsidRPr="00046C8F" w:rsidRDefault="008C372D" w:rsidP="00406CC5">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r>
        <w:rPr>
          <w:rFonts w:ascii="Times New Roman" w:hAnsi="Times New Roman" w:cs="Times New Roman"/>
          <w:i/>
          <w:sz w:val="24"/>
          <w:szCs w:val="24"/>
        </w:rPr>
        <w:t>: Bayesian Approach</w:t>
      </w:r>
    </w:p>
    <w:p w14:paraId="2DF998FE" w14:textId="2A90D629"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w:t>
      </w:r>
      <w:r w:rsidR="006C6D8D">
        <w:rPr>
          <w:rFonts w:ascii="Times New Roman" w:hAnsi="Times New Roman" w:cs="Times New Roman"/>
          <w:noProof/>
          <w:sz w:val="24"/>
          <w:szCs w:val="24"/>
        </w:rPr>
        <w:t>–</w:t>
      </w:r>
      <w:r w:rsidRPr="00046C8F">
        <w:rPr>
          <w:rFonts w:ascii="Times New Roman" w:hAnsi="Times New Roman" w:cs="Times New Roman"/>
          <w:noProof/>
          <w:sz w:val="24"/>
          <w:szCs w:val="24"/>
        </w:rPr>
        <w:t>4 examined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w:t>
      </w:r>
      <w:ins w:id="90" w:author="Stephen Scherrer" w:date="2019-08-20T11:27:00Z">
        <w:r w:rsidR="00C6418D">
          <w:rPr>
            <w:rFonts w:ascii="Times New Roman" w:hAnsi="Times New Roman" w:cs="Times New Roman"/>
            <w:noProof/>
            <w:sz w:val="24"/>
            <w:szCs w:val="24"/>
          </w:rPr>
          <w:t>Model 1,</w:t>
        </w:r>
        <w:r w:rsidRPr="00046C8F">
          <w:rPr>
            <w:rFonts w:ascii="Times New Roman" w:hAnsi="Times New Roman" w:cs="Times New Roman"/>
            <w:noProof/>
            <w:sz w:val="24"/>
            <w:szCs w:val="24"/>
          </w:rPr>
          <w:t xml:space="preserve"> </w:t>
        </w:r>
      </w:ins>
      <w:del w:id="91" w:author="Stephen Scherrer" w:date="2019-08-20T11:27:00Z">
        <w:r w:rsidRPr="00046C8F">
          <w:rPr>
            <w:rFonts w:ascii="Times New Roman" w:hAnsi="Times New Roman" w:cs="Times New Roman"/>
            <w:noProof/>
            <w:sz w:val="24"/>
            <w:szCs w:val="24"/>
          </w:rPr>
          <w:delText xml:space="preserve">The presumptive optimal model </w:delText>
        </w:r>
      </w:del>
      <w:r w:rsidRPr="00046C8F">
        <w:rPr>
          <w:rFonts w:ascii="Times New Roman" w:hAnsi="Times New Roman" w:cs="Times New Roman"/>
          <w:noProof/>
          <w:sz w:val="24"/>
          <w:szCs w:val="24"/>
        </w:rPr>
        <w:t xml:space="preserve">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w:t>
      </w:r>
      <w:del w:id="92" w:author="Stephen Scherrer" w:date="2019-08-20T11:27:00Z">
        <w:r w:rsidRPr="00046C8F">
          <w:rPr>
            <w:rFonts w:ascii="Times New Roman" w:hAnsi="Times New Roman" w:cs="Times New Roman"/>
            <w:noProof/>
            <w:sz w:val="24"/>
            <w:szCs w:val="24"/>
          </w:rPr>
          <w:delText>(Model 1)</w:delText>
        </w:r>
      </w:del>
      <w:r w:rsidRPr="00046C8F">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 5</w:t>
      </w:r>
      <w:ins w:id="93" w:author="Stephen Scherrer" w:date="2019-08-20T11:55:00Z">
        <w:r w:rsidR="006569C8">
          <w:rPr>
            <w:rFonts w:ascii="Times New Roman" w:hAnsi="Times New Roman" w:cs="Times New Roman"/>
            <w:noProof/>
            <w:sz w:val="24"/>
            <w:szCs w:val="24"/>
          </w:rPr>
          <w:t>9</w:t>
        </w:r>
      </w:ins>
      <w:del w:id="94" w:author="Stephen Scherrer" w:date="2019-08-20T11:55:00Z">
        <w:r w:rsidR="00774E1E" w:rsidRPr="00046C8F" w:rsidDel="006569C8">
          <w:rPr>
            <w:rFonts w:ascii="Times New Roman" w:hAnsi="Times New Roman" w:cs="Times New Roman"/>
            <w:noProof/>
            <w:sz w:val="24"/>
            <w:szCs w:val="24"/>
          </w:rPr>
          <w:delText>8</w:delText>
        </w:r>
      </w:del>
      <w:r w:rsidR="00774E1E" w:rsidRPr="00046C8F">
        <w:rPr>
          <w:rFonts w:ascii="Times New Roman" w:hAnsi="Times New Roman" w:cs="Times New Roman"/>
          <w:noProof/>
          <w:sz w:val="24"/>
          <w:szCs w:val="24"/>
        </w:rPr>
        <w:t>.</w:t>
      </w:r>
      <w:ins w:id="95" w:author="Stephen Scherrer" w:date="2019-08-20T11:55:00Z">
        <w:r w:rsidR="006569C8">
          <w:rPr>
            <w:rFonts w:ascii="Times New Roman" w:hAnsi="Times New Roman" w:cs="Times New Roman"/>
            <w:noProof/>
            <w:sz w:val="24"/>
            <w:szCs w:val="24"/>
          </w:rPr>
          <w:t>9</w:t>
        </w:r>
      </w:ins>
      <w:del w:id="96" w:author="Stephen Scherrer" w:date="2019-08-20T11:55:00Z">
        <w:r w:rsidR="00E40ABA" w:rsidDel="006569C8">
          <w:rPr>
            <w:rFonts w:ascii="Times New Roman" w:hAnsi="Times New Roman" w:cs="Times New Roman"/>
            <w:noProof/>
            <w:sz w:val="24"/>
            <w:szCs w:val="24"/>
          </w:rPr>
          <w:delText>8</w:delText>
        </w:r>
      </w:del>
      <w:r w:rsidR="00774E1E"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 xml:space="preserve">coefficient of </w:t>
      </w:r>
      <w:r w:rsidR="0064571E">
        <w:rPr>
          <w:rFonts w:ascii="Times New Roman" w:hAnsi="Times New Roman" w:cs="Times New Roman"/>
          <w:noProof/>
          <w:sz w:val="24"/>
          <w:szCs w:val="24"/>
        </w:rPr>
        <w:lastRenderedPageBreak/>
        <w:t xml:space="preserve">variation [c.v.] </w:t>
      </w:r>
      <w:r w:rsidR="00181C93">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2.</w:t>
      </w:r>
      <w:r w:rsidR="00607324">
        <w:rPr>
          <w:rFonts w:ascii="Times New Roman" w:hAnsi="Times New Roman" w:cs="Times New Roman"/>
          <w:noProof/>
          <w:sz w:val="24"/>
          <w:szCs w:val="24"/>
        </w:rPr>
        <w:t>59</w:t>
      </w:r>
      <w:r w:rsidR="001A5BB8">
        <w:rPr>
          <w:rFonts w:ascii="Times New Roman" w:hAnsi="Times New Roman" w:cs="Times New Roman"/>
          <w:noProof/>
          <w:sz w:val="24"/>
          <w:szCs w:val="24"/>
        </w:rPr>
        <w:t>)</w:t>
      </w:r>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8.57</w:t>
      </w:r>
      <w:r w:rsidR="001A5BB8">
        <w:rPr>
          <w:rFonts w:ascii="Times New Roman" w:hAnsi="Times New Roman" w:cs="Times New Roman"/>
          <w:noProof/>
          <w:sz w:val="24"/>
          <w:szCs w:val="24"/>
        </w:rPr>
        <w:t>)</w:t>
      </w:r>
      <w:r w:rsidRPr="00046C8F">
        <w:rPr>
          <w:rFonts w:ascii="Times New Roman" w:hAnsi="Times New Roman" w:cs="Times New Roman"/>
          <w:noProof/>
          <w:sz w:val="24"/>
          <w:szCs w:val="24"/>
        </w:rPr>
        <w:t>.</w:t>
      </w:r>
      <w:r w:rsidR="00774E1E">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sidR="00774E1E">
        <w:rPr>
          <w:rFonts w:ascii="Times New Roman" w:hAnsi="Times New Roman" w:cs="Times New Roman"/>
          <w:noProof/>
          <w:sz w:val="24"/>
          <w:szCs w:val="24"/>
        </w:rPr>
        <w:t xml:space="preserve"> was fixed, were </w:t>
      </w:r>
      <w:r w:rsidR="001A5BB8">
        <w:rPr>
          <w:rFonts w:ascii="Times New Roman" w:hAnsi="Times New Roman" w:cs="Times New Roman"/>
          <w:noProof/>
          <w:sz w:val="24"/>
          <w:szCs w:val="24"/>
        </w:rPr>
        <w:t>60.</w:t>
      </w:r>
      <w:ins w:id="97" w:author="Stephen Scherrer" w:date="2019-08-20T11:56:00Z">
        <w:r w:rsidR="006569C8">
          <w:rPr>
            <w:rFonts w:ascii="Times New Roman" w:hAnsi="Times New Roman" w:cs="Times New Roman"/>
            <w:noProof/>
            <w:sz w:val="24"/>
            <w:szCs w:val="24"/>
          </w:rPr>
          <w:t>1</w:t>
        </w:r>
      </w:ins>
      <w:del w:id="98" w:author="Stephen Scherrer" w:date="2019-08-20T11:56:00Z">
        <w:r w:rsidR="00E40ABA" w:rsidDel="006569C8">
          <w:rPr>
            <w:rFonts w:ascii="Times New Roman" w:hAnsi="Times New Roman" w:cs="Times New Roman"/>
            <w:noProof/>
            <w:sz w:val="24"/>
            <w:szCs w:val="24"/>
          </w:rPr>
          <w:delText>2</w:delText>
        </w:r>
      </w:del>
      <w:r w:rsidR="001A5BB8">
        <w:rPr>
          <w:rFonts w:ascii="Times New Roman" w:hAnsi="Times New Roman" w:cs="Times New Roman"/>
          <w:noProof/>
          <w:sz w:val="24"/>
          <w:szCs w:val="24"/>
        </w:rPr>
        <w:t xml:space="preserve"> cm (</w:t>
      </w:r>
      <w:r w:rsidR="00607324">
        <w:rPr>
          <w:rFonts w:ascii="Times New Roman" w:hAnsi="Times New Roman" w:cs="Times New Roman"/>
          <w:noProof/>
          <w:sz w:val="24"/>
          <w:szCs w:val="24"/>
        </w:rPr>
        <w:t>c.v. = 2.74</w:t>
      </w:r>
      <w:r w:rsidR="001A5BB8">
        <w:rPr>
          <w:rFonts w:ascii="Times New Roman" w:hAnsi="Times New Roman" w:cs="Times New Roman"/>
          <w:noProof/>
          <w:sz w:val="24"/>
          <w:szCs w:val="24"/>
        </w:rPr>
        <w:t>) and</w:t>
      </w:r>
      <w:r w:rsidR="00774E1E">
        <w:rPr>
          <w:rFonts w:ascii="Times New Roman" w:hAnsi="Times New Roman" w:cs="Times New Roman"/>
          <w:noProof/>
          <w:sz w:val="24"/>
          <w:szCs w:val="24"/>
        </w:rPr>
        <w:t xml:space="preserve"> 0.35</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w:t>
      </w:r>
      <w:r w:rsidR="00181C93">
        <w:rPr>
          <w:rFonts w:ascii="Times New Roman" w:hAnsi="Times New Roman" w:cs="Times New Roman"/>
          <w:noProof/>
          <w:sz w:val="24"/>
          <w:szCs w:val="24"/>
        </w:rPr>
        <w:t>. =</w:t>
      </w:r>
      <w:r w:rsidR="00607324">
        <w:rPr>
          <w:rFonts w:ascii="Times New Roman" w:hAnsi="Times New Roman" w:cs="Times New Roman"/>
          <w:noProof/>
          <w:sz w:val="24"/>
          <w:szCs w:val="24"/>
        </w:rPr>
        <w:t xml:space="preserve"> 45.7</w:t>
      </w:r>
      <w:r w:rsidR="001A5BB8">
        <w:rPr>
          <w:rFonts w:ascii="Times New Roman" w:hAnsi="Times New Roman" w:cs="Times New Roman"/>
          <w:noProof/>
          <w:sz w:val="24"/>
          <w:szCs w:val="24"/>
        </w:rPr>
        <w:t>) respectively.</w:t>
      </w:r>
      <w:r w:rsidR="00774E1E">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001A5BB8">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 76.</w:t>
      </w:r>
      <w:ins w:id="99" w:author="Stephen Scherrer" w:date="2019-08-20T11:56:00Z">
        <w:r w:rsidR="006569C8">
          <w:rPr>
            <w:rFonts w:ascii="Times New Roman" w:hAnsi="Times New Roman" w:cs="Times New Roman"/>
            <w:noProof/>
            <w:sz w:val="24"/>
            <w:szCs w:val="24"/>
          </w:rPr>
          <w:t>9</w:t>
        </w:r>
      </w:ins>
      <w:del w:id="100" w:author="Stephen Scherrer" w:date="2019-08-20T11:56:00Z">
        <w:r w:rsidR="001A5BB8" w:rsidDel="006569C8">
          <w:rPr>
            <w:rFonts w:ascii="Times New Roman" w:hAnsi="Times New Roman" w:cs="Times New Roman"/>
            <w:noProof/>
            <w:sz w:val="24"/>
            <w:szCs w:val="24"/>
          </w:rPr>
          <w:delText>8</w:delText>
        </w:r>
      </w:del>
      <w:r w:rsidR="001A5BB8">
        <w:rPr>
          <w:rFonts w:ascii="Times New Roman" w:hAnsi="Times New Roman" w:cs="Times New Roman"/>
          <w:noProof/>
          <w:sz w:val="24"/>
          <w:szCs w:val="24"/>
        </w:rPr>
        <w:t xml:space="preserve"> cm (</w:t>
      </w:r>
      <w:r w:rsidR="00607324">
        <w:rPr>
          <w:rFonts w:ascii="Times New Roman" w:hAnsi="Times New Roman" w:cs="Times New Roman"/>
          <w:noProof/>
          <w:sz w:val="24"/>
          <w:szCs w:val="24"/>
        </w:rPr>
        <w:t>c.v. = 42.</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and</w:t>
      </w:r>
      <m:oMath>
        <m:r>
          <w:rPr>
            <w:rFonts w:ascii="Cambria Math" w:hAnsi="Cambria Math" w:cs="Times New Roman"/>
            <w:sz w:val="24"/>
            <w:szCs w:val="24"/>
          </w:rPr>
          <m:t xml:space="preserve"> K</m:t>
        </m:r>
      </m:oMath>
      <w:r w:rsidR="001A5BB8">
        <w:rPr>
          <w:rFonts w:ascii="Times New Roman" w:hAnsi="Times New Roman" w:cs="Times New Roman"/>
          <w:noProof/>
          <w:sz w:val="24"/>
          <w:szCs w:val="24"/>
        </w:rPr>
        <w:t xml:space="preserve"> = 0.17 (</w:t>
      </w:r>
      <w:r w:rsidR="00607324">
        <w:rPr>
          <w:rFonts w:ascii="Times New Roman" w:hAnsi="Times New Roman" w:cs="Times New Roman"/>
          <w:noProof/>
          <w:sz w:val="24"/>
          <w:szCs w:val="24"/>
        </w:rPr>
        <w:t>c.v. = 8.</w:t>
      </w:r>
      <w:ins w:id="101" w:author="Stephen Scherrer" w:date="2019-08-20T12:31:00Z">
        <w:r w:rsidR="006750F6">
          <w:rPr>
            <w:rFonts w:ascii="Times New Roman" w:hAnsi="Times New Roman" w:cs="Times New Roman"/>
            <w:noProof/>
            <w:sz w:val="24"/>
            <w:szCs w:val="24"/>
          </w:rPr>
          <w:t>6</w:t>
        </w:r>
      </w:ins>
      <w:del w:id="102" w:author="Stephen Scherrer" w:date="2019-08-20T12:31:00Z">
        <w:r w:rsidR="00607324" w:rsidDel="006750F6">
          <w:rPr>
            <w:rFonts w:ascii="Times New Roman" w:hAnsi="Times New Roman" w:cs="Times New Roman"/>
            <w:noProof/>
            <w:sz w:val="24"/>
            <w:szCs w:val="24"/>
          </w:rPr>
          <w:delText>5</w:delText>
        </w:r>
      </w:del>
      <w:r w:rsidR="00607324">
        <w:rPr>
          <w:rFonts w:ascii="Times New Roman" w:hAnsi="Times New Roman" w:cs="Times New Roman"/>
          <w:noProof/>
          <w:sz w:val="24"/>
          <w:szCs w:val="24"/>
        </w:rPr>
        <w:t>2</w:t>
      </w:r>
      <w:r w:rsidR="001A5BB8">
        <w:rPr>
          <w:rFonts w:ascii="Times New Roman" w:hAnsi="Times New Roman" w:cs="Times New Roman"/>
          <w:noProof/>
          <w:sz w:val="24"/>
          <w:szCs w:val="24"/>
        </w:rPr>
        <w:t>)</w:t>
      </w:r>
      <w:ins w:id="103" w:author="Stephen Scherrer" w:date="2019-08-20T11:57:00Z">
        <w:r w:rsidR="006569C8">
          <w:rPr>
            <w:rFonts w:ascii="Times New Roman" w:hAnsi="Times New Roman" w:cs="Times New Roman"/>
            <w:noProof/>
            <w:sz w:val="24"/>
            <w:szCs w:val="24"/>
          </w:rPr>
          <w:t xml:space="preserve"> and</w:t>
        </w:r>
      </w:ins>
      <w:del w:id="104" w:author="Stephen Scherrer" w:date="2019-08-20T11:57:00Z">
        <w:r w:rsidR="001A5BB8" w:rsidDel="006569C8">
          <w:rPr>
            <w:rFonts w:ascii="Times New Roman" w:hAnsi="Times New Roman" w:cs="Times New Roman"/>
            <w:noProof/>
            <w:sz w:val="24"/>
            <w:szCs w:val="24"/>
          </w:rPr>
          <w:delText>.</w:delText>
        </w:r>
      </w:del>
      <w:r w:rsidR="001A5BB8">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sidRPr="00046C8F">
        <w:rPr>
          <w:rFonts w:ascii="Times New Roman" w:hAnsi="Times New Roman" w:cs="Times New Roman"/>
          <w:noProof/>
          <w:sz w:val="24"/>
          <w:szCs w:val="24"/>
        </w:rPr>
        <w:t xml:space="preserve"> = </w:t>
      </w:r>
      <w:r w:rsidR="001A5BB8">
        <w:rPr>
          <w:rFonts w:ascii="Times New Roman" w:hAnsi="Times New Roman" w:cs="Times New Roman"/>
          <w:noProof/>
          <w:sz w:val="24"/>
          <w:szCs w:val="24"/>
        </w:rPr>
        <w:t>77.</w:t>
      </w:r>
      <w:r w:rsidR="00E40ABA">
        <w:rPr>
          <w:rFonts w:ascii="Times New Roman" w:hAnsi="Times New Roman" w:cs="Times New Roman"/>
          <w:noProof/>
          <w:sz w:val="24"/>
          <w:szCs w:val="24"/>
        </w:rPr>
        <w:t>3</w:t>
      </w:r>
      <w:r w:rsidR="001A5BB8"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43.1</w:t>
      </w:r>
      <w:r w:rsidR="001A5BB8">
        <w:rPr>
          <w:rFonts w:ascii="Times New Roman" w:hAnsi="Times New Roman" w:cs="Times New Roman"/>
          <w:noProof/>
          <w:sz w:val="24"/>
          <w:szCs w:val="24"/>
        </w:rPr>
        <w:t>)</w:t>
      </w:r>
      <w:r w:rsidR="001A5BB8" w:rsidRPr="00046C8F">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1A5BB8" w:rsidRPr="00046C8F">
        <w:rPr>
          <w:rFonts w:ascii="Times New Roman" w:hAnsi="Times New Roman" w:cs="Times New Roman"/>
          <w:noProof/>
          <w:sz w:val="24"/>
          <w:szCs w:val="24"/>
        </w:rPr>
        <w:t xml:space="preserve"> = 0.</w:t>
      </w:r>
      <w:r w:rsidR="001A5BB8">
        <w:rPr>
          <w:rFonts w:ascii="Times New Roman" w:hAnsi="Times New Roman" w:cs="Times New Roman"/>
          <w:noProof/>
          <w:sz w:val="24"/>
          <w:szCs w:val="24"/>
        </w:rPr>
        <w:t>24 (</w:t>
      </w:r>
      <w:r w:rsidR="00607324">
        <w:rPr>
          <w:rFonts w:ascii="Times New Roman" w:hAnsi="Times New Roman" w:cs="Times New Roman"/>
          <w:noProof/>
          <w:sz w:val="24"/>
          <w:szCs w:val="24"/>
        </w:rPr>
        <w:t>c.v. = 73.</w:t>
      </w:r>
      <w:r w:rsidR="00E40ABA">
        <w:rPr>
          <w:rFonts w:ascii="Times New Roman" w:hAnsi="Times New Roman" w:cs="Times New Roman"/>
          <w:noProof/>
          <w:sz w:val="24"/>
          <w:szCs w:val="24"/>
        </w:rPr>
        <w:t>1</w:t>
      </w:r>
      <w:r w:rsidR="001A5BB8">
        <w:rPr>
          <w:rFonts w:ascii="Times New Roman" w:hAnsi="Times New Roman" w:cs="Times New Roman"/>
          <w:noProof/>
          <w:sz w:val="24"/>
          <w:szCs w:val="24"/>
        </w:rPr>
        <w:t xml:space="preserve">) for Model 4, where both parameters were fixed. </w:t>
      </w:r>
      <w:r w:rsidR="00F960B2">
        <w:rPr>
          <w:rFonts w:ascii="Times New Roman" w:hAnsi="Times New Roman" w:cs="Times New Roman"/>
          <w:noProof/>
          <w:sz w:val="24"/>
          <w:szCs w:val="24"/>
        </w:rPr>
        <w:t xml:space="preserve">Additional parameters for each of the four models are presented in </w:t>
      </w:r>
      <w:r w:rsidR="00F11515">
        <w:rPr>
          <w:rFonts w:ascii="Times New Roman" w:hAnsi="Times New Roman" w:cs="Times New Roman"/>
          <w:noProof/>
          <w:sz w:val="24"/>
          <w:szCs w:val="24"/>
        </w:rPr>
        <w:t>Table 3</w:t>
      </w:r>
      <w:r w:rsidR="00F960B2">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F960B2"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ins w:id="105" w:author="Stephen Scherrer" w:date="2019-08-20T11:27:00Z">
        <w:r w:rsidR="00C6418D">
          <w:rPr>
            <w:rFonts w:ascii="Times New Roman" w:hAnsi="Times New Roman" w:cs="Times New Roman"/>
            <w:noProof/>
            <w:sz w:val="24"/>
            <w:szCs w:val="24"/>
          </w:rPr>
          <w:t xml:space="preserve"> All 4 models appeared to fit the the data well</w:t>
        </w:r>
        <w:r w:rsidR="005039A6">
          <w:rPr>
            <w:rFonts w:ascii="Times New Roman" w:hAnsi="Times New Roman" w:cs="Times New Roman"/>
            <w:noProof/>
            <w:sz w:val="24"/>
            <w:szCs w:val="24"/>
          </w:rPr>
          <w:t>;</w:t>
        </w:r>
        <w:r w:rsidR="00C6418D">
          <w:rPr>
            <w:rFonts w:ascii="Times New Roman" w:hAnsi="Times New Roman" w:cs="Times New Roman"/>
            <w:noProof/>
            <w:sz w:val="24"/>
            <w:szCs w:val="24"/>
          </w:rPr>
          <w:t xml:space="preserve"> </w:t>
        </w:r>
        <w:r w:rsidR="005039A6">
          <w:rPr>
            <w:rFonts w:ascii="Times New Roman" w:hAnsi="Times New Roman" w:cs="Times New Roman"/>
            <w:noProof/>
            <w:sz w:val="24"/>
            <w:szCs w:val="24"/>
          </w:rPr>
          <w:t xml:space="preserve">the mean </w:t>
        </w:r>
        <w:r w:rsidR="00C6418D">
          <w:rPr>
            <w:rFonts w:ascii="Times New Roman" w:hAnsi="Times New Roman" w:cs="Times New Roman"/>
            <w:noProof/>
            <w:sz w:val="24"/>
            <w:szCs w:val="24"/>
          </w:rPr>
          <w:t>Bayesian P-values</w:t>
        </w:r>
        <w:r w:rsidR="005039A6">
          <w:rPr>
            <w:rFonts w:ascii="Times New Roman" w:hAnsi="Times New Roman" w:cs="Times New Roman"/>
            <w:noProof/>
            <w:sz w:val="24"/>
            <w:szCs w:val="24"/>
          </w:rPr>
          <w:t xml:space="preserve"> from all retained posterior samples for all models ranged</w:t>
        </w:r>
        <w:r w:rsidR="00C6418D">
          <w:rPr>
            <w:rFonts w:ascii="Times New Roman" w:hAnsi="Times New Roman" w:cs="Times New Roman"/>
            <w:noProof/>
            <w:sz w:val="24"/>
            <w:szCs w:val="24"/>
          </w:rPr>
          <w:t xml:space="preserve"> between </w:t>
        </w:r>
        <w:r w:rsidR="00C6418D" w:rsidRPr="0040723E">
          <w:rPr>
            <w:rFonts w:ascii="Times New Roman" w:hAnsi="Times New Roman" w:cs="Times New Roman"/>
            <w:noProof/>
            <w:sz w:val="24"/>
            <w:szCs w:val="24"/>
          </w:rPr>
          <w:t>0.500</w:t>
        </w:r>
        <w:r w:rsidR="00C6418D">
          <w:rPr>
            <w:rFonts w:ascii="Times New Roman" w:hAnsi="Times New Roman" w:cs="Times New Roman"/>
            <w:noProof/>
            <w:sz w:val="24"/>
            <w:szCs w:val="24"/>
          </w:rPr>
          <w:t xml:space="preserve"> and 0.501</w:t>
        </w:r>
        <w:r w:rsidR="008439A7">
          <w:rPr>
            <w:rFonts w:ascii="Times New Roman" w:hAnsi="Times New Roman" w:cs="Times New Roman"/>
            <w:noProof/>
            <w:sz w:val="24"/>
            <w:szCs w:val="24"/>
          </w:rPr>
          <w:t>.</w:t>
        </w:r>
        <w:r w:rsidR="00C6418D">
          <w:rPr>
            <w:rFonts w:ascii="Times New Roman" w:hAnsi="Times New Roman" w:cs="Times New Roman"/>
            <w:noProof/>
            <w:sz w:val="24"/>
            <w:szCs w:val="24"/>
          </w:rPr>
          <w:t xml:space="preserve"> </w:t>
        </w:r>
        <w:r w:rsidR="005039A6">
          <w:rPr>
            <w:rFonts w:ascii="Times New Roman" w:hAnsi="Times New Roman" w:cs="Times New Roman"/>
            <w:noProof/>
            <w:sz w:val="24"/>
            <w:szCs w:val="24"/>
          </w:rPr>
          <w:t>M</w:t>
        </w:r>
        <w:r w:rsidR="008439A7">
          <w:rPr>
            <w:rFonts w:ascii="Times New Roman" w:hAnsi="Times New Roman" w:cs="Times New Roman"/>
            <w:noProof/>
            <w:sz w:val="24"/>
            <w:szCs w:val="24"/>
          </w:rPr>
          <w:t>odel 1 had the largest</w:t>
        </w:r>
        <w:r w:rsidR="00C6418D">
          <w:rPr>
            <w:rFonts w:ascii="Times New Roman" w:hAnsi="Times New Roman" w:cs="Times New Roman"/>
            <w:noProof/>
            <w:sz w:val="24"/>
            <w:szCs w:val="24"/>
          </w:rPr>
          <w:t xml:space="preserve"> DIC score</w:t>
        </w:r>
        <w:r w:rsidR="005039A6">
          <w:rPr>
            <w:rFonts w:ascii="Times New Roman" w:hAnsi="Times New Roman" w:cs="Times New Roman"/>
            <w:noProof/>
            <w:sz w:val="24"/>
            <w:szCs w:val="24"/>
          </w:rPr>
          <w:t xml:space="preserve"> (</w:t>
        </w:r>
        <w:r w:rsidR="005039A6" w:rsidRPr="005039A6">
          <w:rPr>
            <w:rFonts w:ascii="Times New Roman" w:hAnsi="Times New Roman" w:cs="Times New Roman"/>
            <w:noProof/>
            <w:sz w:val="24"/>
            <w:szCs w:val="24"/>
          </w:rPr>
          <w:t>10582.86</w:t>
        </w:r>
        <w:r w:rsidR="005039A6">
          <w:rPr>
            <w:rFonts w:ascii="Times New Roman" w:hAnsi="Times New Roman" w:cs="Times New Roman"/>
            <w:noProof/>
            <w:sz w:val="24"/>
            <w:szCs w:val="24"/>
          </w:rPr>
          <w:t>) followed by model 2 (</w:t>
        </w:r>
        <w:r w:rsidR="005039A6" w:rsidRPr="005039A6">
          <w:rPr>
            <w:rFonts w:ascii="Times New Roman" w:hAnsi="Times New Roman" w:cs="Times New Roman"/>
            <w:noProof/>
            <w:sz w:val="24"/>
            <w:szCs w:val="24"/>
          </w:rPr>
          <w:t>10490.96</w:t>
        </w:r>
        <w:r w:rsidR="005039A6">
          <w:rPr>
            <w:rFonts w:ascii="Times New Roman" w:hAnsi="Times New Roman" w:cs="Times New Roman"/>
            <w:noProof/>
            <w:sz w:val="24"/>
            <w:szCs w:val="24"/>
          </w:rPr>
          <w:t>), model 3 (</w:t>
        </w:r>
        <w:r w:rsidR="005039A6" w:rsidRPr="005039A6">
          <w:rPr>
            <w:rFonts w:ascii="Times New Roman" w:hAnsi="Times New Roman" w:cs="Times New Roman"/>
            <w:noProof/>
            <w:sz w:val="24"/>
            <w:szCs w:val="24"/>
          </w:rPr>
          <w:t>5033.4</w:t>
        </w:r>
        <w:r w:rsidR="005039A6">
          <w:rPr>
            <w:rFonts w:ascii="Times New Roman" w:hAnsi="Times New Roman" w:cs="Times New Roman"/>
            <w:noProof/>
            <w:sz w:val="24"/>
            <w:szCs w:val="24"/>
          </w:rPr>
          <w:t>2)</w:t>
        </w:r>
        <w:r w:rsidR="008439A7">
          <w:rPr>
            <w:rFonts w:ascii="Times New Roman" w:hAnsi="Times New Roman" w:cs="Times New Roman"/>
            <w:noProof/>
            <w:sz w:val="24"/>
            <w:szCs w:val="24"/>
          </w:rPr>
          <w:t>,</w:t>
        </w:r>
        <w:r w:rsidR="005039A6">
          <w:rPr>
            <w:rFonts w:ascii="Times New Roman" w:hAnsi="Times New Roman" w:cs="Times New Roman"/>
            <w:noProof/>
            <w:sz w:val="24"/>
            <w:szCs w:val="24"/>
          </w:rPr>
          <w:t xml:space="preserve"> and model 4 (</w:t>
        </w:r>
        <w:r w:rsidR="005039A6" w:rsidRPr="005039A6">
          <w:rPr>
            <w:rFonts w:ascii="Times New Roman" w:hAnsi="Times New Roman" w:cs="Times New Roman"/>
            <w:noProof/>
            <w:sz w:val="24"/>
            <w:szCs w:val="24"/>
          </w:rPr>
          <w:t>4874.8</w:t>
        </w:r>
        <w:r w:rsidR="005039A6">
          <w:rPr>
            <w:rFonts w:ascii="Times New Roman" w:hAnsi="Times New Roman" w:cs="Times New Roman"/>
            <w:noProof/>
            <w:sz w:val="24"/>
            <w:szCs w:val="24"/>
          </w:rPr>
          <w:t>3), however</w:t>
        </w:r>
        <w:r w:rsidR="008439A7">
          <w:rPr>
            <w:rFonts w:ascii="Times New Roman" w:hAnsi="Times New Roman" w:cs="Times New Roman"/>
            <w:noProof/>
            <w:sz w:val="24"/>
            <w:szCs w:val="24"/>
          </w:rPr>
          <w:t xml:space="preserve"> </w:t>
        </w:r>
        <w:r w:rsidR="00897247">
          <w:rPr>
            <w:rFonts w:ascii="Times New Roman" w:hAnsi="Times New Roman" w:cs="Times New Roman"/>
            <w:noProof/>
            <w:sz w:val="24"/>
            <w:szCs w:val="24"/>
          </w:rPr>
          <w:t>treating model parameters as fixed under models 2-4 resulted in</w:t>
        </w:r>
        <w:r w:rsidR="008439A7">
          <w:rPr>
            <w:rFonts w:ascii="Times New Roman" w:hAnsi="Times New Roman" w:cs="Times New Roman"/>
            <w:noProof/>
            <w:sz w:val="24"/>
            <w:szCs w:val="24"/>
          </w:rPr>
          <w:t xml:space="preserve"> excessively large coefficients of variation</w:t>
        </w:r>
        <w:r w:rsidR="00897247">
          <w:rPr>
            <w:rFonts w:ascii="Times New Roman" w:hAnsi="Times New Roman" w:cs="Times New Roman"/>
            <w:noProof/>
            <w:sz w:val="24"/>
            <w:szCs w:val="24"/>
          </w:rPr>
          <w:t xml:space="preserve"> suggesting that individual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97247" w:rsidRPr="00046C8F">
          <w:rPr>
            <w:rFonts w:ascii="Times New Roman" w:hAnsi="Times New Roman" w:cs="Times New Roman"/>
            <w:noProof/>
            <w:sz w:val="24"/>
            <w:szCs w:val="24"/>
          </w:rPr>
          <w:t xml:space="preserve"> </w:t>
        </w:r>
        <w:r w:rsidR="00897247">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897247">
          <w:rPr>
            <w:rFonts w:ascii="Times New Roman" w:hAnsi="Times New Roman" w:cs="Times New Roman"/>
            <w:noProof/>
            <w:sz w:val="24"/>
            <w:szCs w:val="24"/>
          </w:rPr>
          <w:t xml:space="preserve"> is important, </w:t>
        </w:r>
        <w:r w:rsidR="00897247" w:rsidRPr="00C52645">
          <w:rPr>
            <w:rFonts w:ascii="Times New Roman" w:hAnsi="Times New Roman" w:cs="Times New Roman"/>
            <w:noProof/>
            <w:sz w:val="24"/>
            <w:szCs w:val="24"/>
          </w:rPr>
          <w:t xml:space="preserve">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97247"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97247" w:rsidRPr="00C52645">
          <w:rPr>
            <w:rFonts w:ascii="Times New Roman" w:hAnsi="Times New Roman" w:cs="Times New Roman"/>
            <w:noProof/>
            <w:sz w:val="24"/>
            <w:szCs w:val="24"/>
          </w:rPr>
          <w:t xml:space="preserve"> standard deviation from the base case of Model 1 to the constrained individual variability in Model 3 and Model 4 (</w:t>
        </w:r>
        <w:r w:rsidR="00897247">
          <w:rPr>
            <w:rFonts w:ascii="Times New Roman" w:hAnsi="Times New Roman" w:cs="Times New Roman"/>
            <w:noProof/>
            <w:sz w:val="24"/>
            <w:szCs w:val="24"/>
          </w:rPr>
          <w:t>Figure 3</w:t>
        </w:r>
        <w:r w:rsidR="00897247" w:rsidRPr="00C52645">
          <w:rPr>
            <w:rFonts w:ascii="Times New Roman" w:hAnsi="Times New Roman" w:cs="Times New Roman"/>
            <w:noProof/>
            <w:sz w:val="24"/>
            <w:szCs w:val="24"/>
          </w:rPr>
          <w:t>).</w:t>
        </w:r>
      </w:ins>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60AC3B4B"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sidR="00B7205F">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From these results, it was concluded that estimates produced by maximum likelihood were satisfactorily similar to estimates from the Bayesian approach. Model residuals were distributed </w:t>
      </w:r>
      <w:r w:rsidRPr="00046C8F">
        <w:rPr>
          <w:rFonts w:ascii="Times New Roman" w:hAnsi="Times New Roman" w:cs="Times New Roman"/>
          <w:noProof/>
          <w:sz w:val="24"/>
          <w:szCs w:val="24"/>
        </w:rPr>
        <w:lastRenderedPageBreak/>
        <w:t>around zero fairly consist</w:t>
      </w:r>
      <w:r>
        <w:rPr>
          <w:rFonts w:ascii="Times New Roman" w:hAnsi="Times New Roman" w:cs="Times New Roman"/>
          <w:noProof/>
          <w:sz w:val="24"/>
          <w:szCs w:val="24"/>
        </w:rPr>
        <w:t>e</w:t>
      </w:r>
      <w:r w:rsidRPr="00046C8F">
        <w:rPr>
          <w:rFonts w:ascii="Times New Roman" w:hAnsi="Times New Roman" w:cs="Times New Roman"/>
          <w:noProof/>
          <w:sz w:val="24"/>
          <w:szCs w:val="24"/>
        </w:rPr>
        <w:t>ntly for all but the largest fish. For fish with recapture lengths excee</w:t>
      </w:r>
      <w:r w:rsidR="006C6D8D">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32EC27AA"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r w:rsidRPr="00046C8F">
        <w:rPr>
          <w:rFonts w:ascii="Times New Roman" w:hAnsi="Times New Roman" w:cs="Times New Roman"/>
          <w:sz w:val="24"/>
          <w:szCs w:val="24"/>
        </w:rPr>
        <w:t>s.d. = 2.20</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here a lower predictive variance indicates a better model fit</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all candidate </w:t>
      </w:r>
      <w:r w:rsidR="00500889">
        <w:rPr>
          <w:rFonts w:ascii="Times New Roman" w:hAnsi="Times New Roman" w:cs="Times New Roman"/>
          <w:noProof/>
          <w:sz w:val="24"/>
          <w:szCs w:val="24"/>
        </w:rPr>
        <w:t xml:space="preserve">likelihood </w:t>
      </w:r>
      <w:r>
        <w:rPr>
          <w:rFonts w:ascii="Times New Roman" w:hAnsi="Times New Roman" w:cs="Times New Roman"/>
          <w:noProof/>
          <w:sz w:val="24"/>
          <w:szCs w:val="24"/>
        </w:rPr>
        <w:t>models, t</w:t>
      </w:r>
      <w:r w:rsidRPr="00046C8F">
        <w:rPr>
          <w:rFonts w:ascii="Times New Roman" w:hAnsi="Times New Roman" w:cs="Times New Roman"/>
          <w:noProof/>
          <w:sz w:val="24"/>
          <w:szCs w:val="24"/>
        </w:rPr>
        <w:t>he structure of Model 11 best predicted cross validation data in 3</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486 of 10,000 iterations. The predictive variance for Model 11 ranged between 7.29 and 20.10 (mean = 13.64, s.d. = 1.91). The 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ranged in predictive variance between 7.17 and 26.09 (mean = 14.35, </w:t>
      </w:r>
      <w:r w:rsidR="00181C93">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sidR="002076A8">
        <w:rPr>
          <w:rFonts w:ascii="Times New Roman" w:hAnsi="Times New Roman" w:cs="Times New Roman"/>
          <w:noProof/>
          <w:sz w:val="24"/>
          <w:szCs w:val="24"/>
        </w:rPr>
        <w:t>,</w:t>
      </w:r>
      <w:r w:rsidRPr="00046C8F">
        <w:rPr>
          <w:rFonts w:ascii="Times New Roman" w:hAnsi="Times New Roman" w:cs="Times New Roman"/>
          <w:noProof/>
          <w:sz w:val="24"/>
          <w:szCs w:val="24"/>
        </w:rPr>
        <w:t>351 of 10,000 cross validation iterations. Differences in predictive variance between these two competing structures ranged between -1.60 and 10.80 (mean = 0.72, s.d. = 1.37)</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r w:rsidR="006C6D8D">
        <w:rPr>
          <w:rFonts w:ascii="Times New Roman" w:hAnsi="Times New Roman" w:cs="Times New Roman"/>
          <w:noProof/>
          <w:sz w:val="24"/>
          <w:szCs w:val="24"/>
        </w:rPr>
        <w:t xml:space="preserve">that were </w:t>
      </w:r>
      <w:del w:id="106" w:author="Stephen Scherrer" w:date="2019-10-07T11:11:00Z">
        <w:r w:rsidDel="009C6FC4">
          <w:rPr>
            <w:rFonts w:ascii="Times New Roman" w:hAnsi="Times New Roman" w:cs="Times New Roman"/>
            <w:noProof/>
            <w:sz w:val="24"/>
            <w:szCs w:val="24"/>
          </w:rPr>
          <w:delText>refit</w:delText>
        </w:r>
        <w:r w:rsidR="006C6D8D" w:rsidDel="009C6FC4">
          <w:rPr>
            <w:rFonts w:ascii="Times New Roman" w:hAnsi="Times New Roman" w:cs="Times New Roman"/>
            <w:noProof/>
            <w:sz w:val="24"/>
            <w:szCs w:val="24"/>
          </w:rPr>
          <w:delText>ted(?)</w:delText>
        </w:r>
        <w:r w:rsidRPr="00046C8F" w:rsidDel="009C6FC4">
          <w:rPr>
            <w:rFonts w:ascii="Times New Roman" w:hAnsi="Times New Roman" w:cs="Times New Roman"/>
            <w:noProof/>
            <w:sz w:val="24"/>
            <w:szCs w:val="24"/>
          </w:rPr>
          <w:delText xml:space="preserve"> </w:delText>
        </w:r>
      </w:del>
      <w:ins w:id="107" w:author="Stephen Scherrer" w:date="2019-10-07T11:11:00Z">
        <w:r w:rsidR="009C6FC4">
          <w:rPr>
            <w:rFonts w:ascii="Times New Roman" w:hAnsi="Times New Roman" w:cs="Times New Roman"/>
            <w:noProof/>
            <w:sz w:val="24"/>
            <w:szCs w:val="24"/>
          </w:rPr>
          <w:t xml:space="preserve">refit </w:t>
        </w:r>
      </w:ins>
      <w:bookmarkStart w:id="108" w:name="_GoBack"/>
      <w:bookmarkEnd w:id="108"/>
      <w:r w:rsidRPr="00046C8F">
        <w:rPr>
          <w:rFonts w:ascii="Times New Roman" w:hAnsi="Times New Roman" w:cs="Times New Roman"/>
          <w:noProof/>
          <w:sz w:val="24"/>
          <w:szCs w:val="24"/>
        </w:rPr>
        <w:t xml:space="preserve">using the prefered model structure and Model 5’s tagging only data are summarized in </w:t>
      </w:r>
      <w:r w:rsidR="00F11515">
        <w:rPr>
          <w:rFonts w:ascii="Times New Roman" w:hAnsi="Times New Roman" w:cs="Times New Roman"/>
          <w:noProof/>
          <w:sz w:val="24"/>
          <w:szCs w:val="24"/>
        </w:rPr>
        <w:t>Table 2</w:t>
      </w:r>
      <w:r>
        <w:rPr>
          <w:rFonts w:ascii="Times New Roman" w:hAnsi="Times New Roman" w:cs="Times New Roman"/>
          <w:noProof/>
          <w:sz w:val="24"/>
          <w:szCs w:val="24"/>
        </w:rPr>
        <w:t xml:space="preserve"> and </w:t>
      </w:r>
      <w:r w:rsidR="009D3603">
        <w:rPr>
          <w:rFonts w:ascii="Times New Roman" w:hAnsi="Times New Roman" w:cs="Times New Roman"/>
          <w:noProof/>
          <w:sz w:val="24"/>
          <w:szCs w:val="24"/>
        </w:rPr>
        <w:t xml:space="preserve">all parameters for models 5-11 are </w:t>
      </w:r>
      <w:r>
        <w:rPr>
          <w:rFonts w:ascii="Times New Roman" w:hAnsi="Times New Roman" w:cs="Times New Roman"/>
          <w:noProof/>
          <w:sz w:val="24"/>
          <w:szCs w:val="24"/>
        </w:rPr>
        <w:t xml:space="preserve">reported in full in </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r>
        <w:rPr>
          <w:rFonts w:ascii="Times New Roman" w:hAnsi="Times New Roman" w:cs="Times New Roman"/>
          <w:noProof/>
          <w:sz w:val="24"/>
          <w:szCs w:val="24"/>
        </w:rPr>
        <w:t xml:space="preserve">for </w:t>
      </w:r>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Discussion</w:t>
      </w:r>
    </w:p>
    <w:p w14:paraId="04F5B963" w14:textId="013D1361" w:rsidR="00B90F3E" w:rsidRDefault="00CF6A04"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sidR="00026913">
        <w:rPr>
          <w:rFonts w:ascii="Times New Roman" w:hAnsi="Times New Roman" w:cs="Times New Roman"/>
          <w:sz w:val="24"/>
          <w:szCs w:val="24"/>
        </w:rPr>
        <w:t xml:space="preserve"> </w:t>
      </w:r>
      <w:r w:rsidR="005C67A5">
        <w:rPr>
          <w:rFonts w:ascii="Times New Roman" w:hAnsi="Times New Roman" w:cs="Times New Roman"/>
          <w:sz w:val="24"/>
          <w:szCs w:val="24"/>
        </w:rPr>
        <w:t>and</w:t>
      </w:r>
      <w:r w:rsidR="00026913">
        <w:rPr>
          <w:rFonts w:ascii="Times New Roman" w:hAnsi="Times New Roman" w:cs="Times New Roman"/>
          <w:sz w:val="24"/>
          <w:szCs w:val="24"/>
        </w:rPr>
        <w:t xml:space="preserve"> provid</w:t>
      </w:r>
      <w:r w:rsidR="005C67A5">
        <w:rPr>
          <w:rFonts w:ascii="Times New Roman" w:hAnsi="Times New Roman" w:cs="Times New Roman"/>
          <w:sz w:val="24"/>
          <w:szCs w:val="24"/>
        </w:rPr>
        <w:t>e</w:t>
      </w:r>
      <w:r w:rsidR="00026913">
        <w:rPr>
          <w:rFonts w:ascii="Times New Roman" w:hAnsi="Times New Roman" w:cs="Times New Roman"/>
          <w:sz w:val="24"/>
          <w:szCs w:val="24"/>
        </w:rPr>
        <w:t xml:space="preserve"> </w:t>
      </w:r>
      <w:r w:rsidR="00802991">
        <w:rPr>
          <w:rFonts w:ascii="Times New Roman" w:hAnsi="Times New Roman" w:cs="Times New Roman"/>
          <w:sz w:val="24"/>
          <w:szCs w:val="24"/>
        </w:rPr>
        <w:t xml:space="preserve">robust support for some observed life </w:t>
      </w:r>
      <w:r w:rsidR="00802991">
        <w:rPr>
          <w:rFonts w:ascii="Times New Roman" w:hAnsi="Times New Roman" w:cs="Times New Roman"/>
          <w:sz w:val="24"/>
          <w:szCs w:val="24"/>
        </w:rPr>
        <w:lastRenderedPageBreak/>
        <w:t>history parameters.</w:t>
      </w:r>
      <w:r w:rsidRPr="00046C8F">
        <w:rPr>
          <w:rFonts w:ascii="Times New Roman" w:hAnsi="Times New Roman" w:cs="Times New Roman"/>
          <w:sz w:val="24"/>
          <w:szCs w:val="24"/>
        </w:rPr>
        <w:t xml:space="preserve"> </w:t>
      </w:r>
      <w:r w:rsidR="00B37117">
        <w:rPr>
          <w:rFonts w:ascii="Times New Roman" w:hAnsi="Times New Roman" w:cs="Times New Roman"/>
          <w:sz w:val="24"/>
          <w:szCs w:val="24"/>
        </w:rPr>
        <w:t>Growth p</w:t>
      </w:r>
      <w:r w:rsidR="00B37117" w:rsidRPr="00046C8F">
        <w:rPr>
          <w:rFonts w:ascii="Times New Roman" w:hAnsi="Times New Roman" w:cs="Times New Roman"/>
          <w:sz w:val="24"/>
          <w:szCs w:val="24"/>
        </w:rPr>
        <w:t>arameter</w:t>
      </w:r>
      <w:r w:rsidR="00B05A28">
        <w:rPr>
          <w:rFonts w:ascii="Times New Roman" w:hAnsi="Times New Roman" w:cs="Times New Roman"/>
          <w:sz w:val="24"/>
          <w:szCs w:val="24"/>
        </w:rPr>
        <w:t>s</w:t>
      </w:r>
      <w:r w:rsidR="00B37117" w:rsidRPr="00046C8F">
        <w:rPr>
          <w:rFonts w:ascii="Times New Roman" w:hAnsi="Times New Roman" w:cs="Times New Roman"/>
          <w:sz w:val="24"/>
          <w:szCs w:val="24"/>
        </w:rPr>
        <w:t xml:space="preserve"> derived </w:t>
      </w:r>
      <w:r w:rsidR="00B37117">
        <w:rPr>
          <w:rFonts w:ascii="Times New Roman" w:hAnsi="Times New Roman" w:cs="Times New Roman"/>
          <w:sz w:val="24"/>
          <w:szCs w:val="24"/>
        </w:rPr>
        <w:t>using</w:t>
      </w:r>
      <w:r w:rsidR="00B37117" w:rsidRPr="00046C8F">
        <w:rPr>
          <w:rFonts w:ascii="Times New Roman" w:hAnsi="Times New Roman" w:cs="Times New Roman"/>
          <w:sz w:val="24"/>
          <w:szCs w:val="24"/>
        </w:rPr>
        <w:t xml:space="preserve"> integrative models that incorporated additional length frequency and length-at-age data were better able to predict </w:t>
      </w:r>
      <w:r w:rsidR="00B05A28">
        <w:rPr>
          <w:rFonts w:ascii="Times New Roman" w:hAnsi="Times New Roman" w:cs="Times New Roman"/>
          <w:sz w:val="24"/>
          <w:szCs w:val="24"/>
        </w:rPr>
        <w:t xml:space="preserve">observed </w:t>
      </w:r>
      <w:r w:rsidR="00B37117" w:rsidRPr="00046C8F">
        <w:rPr>
          <w:rFonts w:ascii="Times New Roman" w:hAnsi="Times New Roman" w:cs="Times New Roman"/>
          <w:sz w:val="24"/>
          <w:szCs w:val="24"/>
        </w:rPr>
        <w:t>growth</w:t>
      </w:r>
      <w:r w:rsidR="00B37117">
        <w:rPr>
          <w:rFonts w:ascii="Times New Roman" w:hAnsi="Times New Roman" w:cs="Times New Roman"/>
          <w:sz w:val="24"/>
          <w:szCs w:val="24"/>
        </w:rPr>
        <w:t xml:space="preserve"> in </w:t>
      </w:r>
      <w:r w:rsidR="00B05A28">
        <w:rPr>
          <w:rFonts w:ascii="Times New Roman" w:hAnsi="Times New Roman" w:cs="Times New Roman"/>
          <w:sz w:val="24"/>
          <w:szCs w:val="24"/>
        </w:rPr>
        <w:t>recaptured fish</w:t>
      </w:r>
      <w:r w:rsidR="00B37117" w:rsidRPr="00046C8F">
        <w:rPr>
          <w:rFonts w:ascii="Times New Roman" w:hAnsi="Times New Roman" w:cs="Times New Roman"/>
          <w:sz w:val="24"/>
          <w:szCs w:val="24"/>
        </w:rPr>
        <w:t>.</w:t>
      </w:r>
      <w:r w:rsidR="00B37117">
        <w:rPr>
          <w:rFonts w:ascii="Times New Roman" w:hAnsi="Times New Roman" w:cs="Times New Roman"/>
          <w:sz w:val="24"/>
          <w:szCs w:val="24"/>
        </w:rPr>
        <w:t xml:space="preserve"> </w:t>
      </w:r>
      <w:r w:rsidR="00671D43">
        <w:rPr>
          <w:rFonts w:ascii="Times New Roman" w:hAnsi="Times New Roman" w:cs="Times New Roman"/>
          <w:sz w:val="24"/>
          <w:szCs w:val="24"/>
        </w:rPr>
        <w:t>These p</w:t>
      </w:r>
      <w:r w:rsidRPr="00046C8F">
        <w:rPr>
          <w:rFonts w:ascii="Times New Roman" w:hAnsi="Times New Roman" w:cs="Times New Roman"/>
          <w:sz w:val="24"/>
          <w:szCs w:val="24"/>
        </w:rPr>
        <w:t xml:space="preserve">arameters were </w:t>
      </w:r>
      <w:r w:rsidR="00B90F3E">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w:t>
      </w:r>
      <w:r w:rsidR="006C6D8D">
        <w:rPr>
          <w:rFonts w:ascii="Times New Roman" w:hAnsi="Times New Roman" w:cs="Times New Roman"/>
          <w:sz w:val="24"/>
          <w:szCs w:val="24"/>
        </w:rPr>
        <w:t>from</w:t>
      </w:r>
      <w:r w:rsidR="000B43C0">
        <w:rPr>
          <w:rFonts w:ascii="Times New Roman" w:hAnsi="Times New Roman" w:cs="Times New Roman"/>
          <w:sz w:val="24"/>
          <w:szCs w:val="24"/>
        </w:rPr>
        <w:t xml:space="preserve">; </w:t>
      </w:r>
      <w:commentRangeStart w:id="109"/>
      <w:r w:rsidR="000B43C0">
        <w:rPr>
          <w:rFonts w:ascii="Times New Roman" w:hAnsi="Times New Roman" w:cs="Times New Roman"/>
          <w:sz w:val="24"/>
          <w:szCs w:val="24"/>
        </w:rPr>
        <w:t>1)</w:t>
      </w:r>
      <w:r w:rsidR="00991EDB">
        <w:rPr>
          <w:rFonts w:ascii="Times New Roman" w:hAnsi="Times New Roman" w:cs="Times New Roman"/>
          <w:sz w:val="24"/>
          <w:szCs w:val="24"/>
        </w:rPr>
        <w:t xml:space="preserve"> </w:t>
      </w:r>
      <w:r w:rsidR="00991EDB" w:rsidRPr="00046C8F">
        <w:rPr>
          <w:rFonts w:ascii="Times New Roman" w:hAnsi="Times New Roman" w:cs="Times New Roman"/>
          <w:sz w:val="24"/>
          <w:szCs w:val="24"/>
        </w:rPr>
        <w:t>th</w:t>
      </w:r>
      <w:r w:rsidR="00991EDB">
        <w:rPr>
          <w:rFonts w:ascii="Times New Roman" w:hAnsi="Times New Roman" w:cs="Times New Roman"/>
          <w:sz w:val="24"/>
          <w:szCs w:val="24"/>
        </w:rPr>
        <w:t>e</w:t>
      </w:r>
      <w:r w:rsidR="00991EDB" w:rsidRPr="00046C8F">
        <w:rPr>
          <w:rFonts w:ascii="Times New Roman" w:hAnsi="Times New Roman" w:cs="Times New Roman"/>
          <w:sz w:val="24"/>
          <w:szCs w:val="24"/>
        </w:rPr>
        <w:t xml:space="preserve"> fit </w:t>
      </w:r>
      <w:r w:rsidR="00991EDB">
        <w:rPr>
          <w:rFonts w:ascii="Times New Roman" w:hAnsi="Times New Roman" w:cs="Times New Roman"/>
          <w:sz w:val="24"/>
          <w:szCs w:val="24"/>
        </w:rPr>
        <w:t xml:space="preserve">of </w:t>
      </w:r>
      <w:r w:rsidR="00991EDB" w:rsidRPr="00046C8F">
        <w:rPr>
          <w:rFonts w:ascii="Times New Roman" w:hAnsi="Times New Roman" w:cs="Times New Roman"/>
          <w:sz w:val="24"/>
          <w:szCs w:val="24"/>
        </w:rPr>
        <w:t xml:space="preserve">only </w:t>
      </w:r>
      <w:ins w:id="110" w:author="Stephen Scherrer" w:date="2019-08-20T11:27:00Z">
        <w:r w:rsidR="00897247">
          <w:rPr>
            <w:rFonts w:ascii="Times New Roman" w:hAnsi="Times New Roman" w:cs="Times New Roman"/>
            <w:sz w:val="24"/>
            <w:szCs w:val="24"/>
          </w:rPr>
          <w:t>integrated daily growth increments</w:t>
        </w:r>
      </w:ins>
      <w:del w:id="111" w:author="Stephen Scherrer" w:date="2019-08-20T11:27:00Z">
        <w:r w:rsidR="00991EDB" w:rsidRPr="00046C8F">
          <w:rPr>
            <w:rFonts w:ascii="Times New Roman" w:hAnsi="Times New Roman" w:cs="Times New Roman"/>
            <w:sz w:val="24"/>
            <w:szCs w:val="24"/>
          </w:rPr>
          <w:delText>annuli data</w:delText>
        </w:r>
      </w:del>
      <w:r w:rsidR="00991EDB" w:rsidRPr="00046C8F">
        <w:rPr>
          <w:rFonts w:ascii="Times New Roman" w:hAnsi="Times New Roman" w:cs="Times New Roman"/>
          <w:sz w:val="24"/>
          <w:szCs w:val="24"/>
        </w:rPr>
        <w:t xml:space="preserve"> </w:t>
      </w:r>
      <w:r w:rsidR="00671D43">
        <w:rPr>
          <w:rFonts w:ascii="Times New Roman" w:hAnsi="Times New Roman" w:cs="Times New Roman"/>
          <w:sz w:val="24"/>
          <w:szCs w:val="24"/>
        </w:rPr>
        <w:t xml:space="preserve">from </w:t>
      </w:r>
      <w:ins w:id="112" w:author="Stephen Scherrer" w:date="2019-08-20T11:27:00Z">
        <w:r w:rsidR="00897247">
          <w:rPr>
            <w:rFonts w:ascii="Times New Roman" w:hAnsi="Times New Roman" w:cs="Times New Roman"/>
            <w:sz w:val="24"/>
            <w:szCs w:val="24"/>
          </w:rPr>
          <w:t xml:space="preserve">otoliths collected in </w:t>
        </w:r>
      </w:ins>
      <w:r w:rsidR="00671D43">
        <w:rPr>
          <w:rFonts w:ascii="Times New Roman" w:hAnsi="Times New Roman" w:cs="Times New Roman"/>
          <w:sz w:val="24"/>
          <w:szCs w:val="24"/>
        </w:rPr>
        <w:t>t</w:t>
      </w:r>
      <w:r w:rsidR="00991EDB">
        <w:rPr>
          <w:rFonts w:ascii="Times New Roman" w:hAnsi="Times New Roman" w:cs="Times New Roman"/>
          <w:sz w:val="24"/>
          <w:szCs w:val="24"/>
        </w:rPr>
        <w:t xml:space="preserve">he NWHI </w:t>
      </w:r>
      <w:r w:rsidR="00991EDB" w:rsidRPr="00046C8F">
        <w:rPr>
          <w:rFonts w:ascii="Times New Roman" w:hAnsi="Times New Roman" w:cs="Times New Roman"/>
          <w:sz w:val="24"/>
          <w:szCs w:val="24"/>
        </w:rPr>
        <w:t>without constraini</w:t>
      </w:r>
      <w:r w:rsidR="00991EDB">
        <w:rPr>
          <w:rFonts w:ascii="Times New Roman" w:hAnsi="Times New Roman" w:cs="Times New Roman"/>
          <w:sz w:val="24"/>
          <w:szCs w:val="24"/>
        </w:rPr>
        <w:t>ng</w:t>
      </w:r>
      <w:r w:rsidR="00991ED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91EDB" w:rsidRPr="00046C8F">
        <w:rPr>
          <w:rFonts w:ascii="Times New Roman" w:hAnsi="Times New Roman" w:cs="Times New Roman"/>
          <w:sz w:val="24"/>
          <w:szCs w:val="24"/>
        </w:rPr>
        <w:t xml:space="preserve"> </w:t>
      </w:r>
      <w:r w:rsidR="00991EDB">
        <w:rPr>
          <w:rFonts w:ascii="Times New Roman" w:hAnsi="Times New Roman" w:cs="Times New Roman"/>
          <w:sz w:val="24"/>
          <w:szCs w:val="24"/>
        </w:rPr>
        <w:fldChar w:fldCharType="begin" w:fldLock="1"/>
      </w:r>
      <w:r w:rsidR="00991EDB">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sidR="00991EDB">
        <w:rPr>
          <w:rFonts w:ascii="Times New Roman" w:hAnsi="Times New Roman" w:cs="Times New Roman"/>
          <w:sz w:val="24"/>
          <w:szCs w:val="24"/>
        </w:rPr>
        <w:fldChar w:fldCharType="separate"/>
      </w:r>
      <w:r w:rsidR="00991EDB" w:rsidRPr="00FC72E3">
        <w:rPr>
          <w:rFonts w:ascii="Times New Roman" w:hAnsi="Times New Roman" w:cs="Times New Roman"/>
          <w:noProof/>
          <w:sz w:val="24"/>
          <w:szCs w:val="24"/>
        </w:rPr>
        <w:t>(Ralston and Miyamoto 1983)</w:t>
      </w:r>
      <w:r w:rsidR="00991EDB">
        <w:rPr>
          <w:rFonts w:ascii="Times New Roman" w:hAnsi="Times New Roman" w:cs="Times New Roman"/>
          <w:sz w:val="24"/>
          <w:szCs w:val="24"/>
        </w:rPr>
        <w:fldChar w:fldCharType="end"/>
      </w:r>
      <w:r w:rsidR="00991EDB">
        <w:rPr>
          <w:rFonts w:ascii="Times New Roman" w:hAnsi="Times New Roman" w:cs="Times New Roman"/>
          <w:sz w:val="24"/>
          <w:szCs w:val="24"/>
        </w:rPr>
        <w:t xml:space="preserve">, </w:t>
      </w:r>
      <w:r w:rsidR="00483E13">
        <w:rPr>
          <w:rFonts w:ascii="Times New Roman" w:hAnsi="Times New Roman" w:cs="Times New Roman"/>
          <w:sz w:val="24"/>
          <w:szCs w:val="24"/>
        </w:rPr>
        <w:t xml:space="preserve">2) </w:t>
      </w:r>
      <w:ins w:id="113" w:author="Stephen Scherrer" w:date="2019-08-20T11:27:00Z">
        <w:r w:rsidR="00897247">
          <w:rPr>
            <w:rFonts w:ascii="Times New Roman" w:hAnsi="Times New Roman" w:cs="Times New Roman"/>
            <w:sz w:val="24"/>
            <w:szCs w:val="24"/>
          </w:rPr>
          <w:t>integrated daily growth increments</w:t>
        </w:r>
      </w:ins>
      <w:del w:id="114" w:author="Stephen Scherrer" w:date="2019-08-20T11:27:00Z">
        <w:r w:rsidR="00671D43">
          <w:rPr>
            <w:rFonts w:ascii="Times New Roman" w:hAnsi="Times New Roman" w:cs="Times New Roman"/>
            <w:sz w:val="24"/>
            <w:szCs w:val="24"/>
          </w:rPr>
          <w:delText xml:space="preserve">counts of otolith </w:delText>
        </w:r>
        <w:r w:rsidR="00483E13">
          <w:rPr>
            <w:rFonts w:ascii="Times New Roman" w:hAnsi="Times New Roman" w:cs="Times New Roman"/>
            <w:sz w:val="24"/>
            <w:szCs w:val="24"/>
          </w:rPr>
          <w:delText>annuli</w:delText>
        </w:r>
      </w:del>
      <w:r w:rsidR="00483E13">
        <w:rPr>
          <w:rFonts w:ascii="Times New Roman" w:hAnsi="Times New Roman" w:cs="Times New Roman"/>
          <w:sz w:val="24"/>
          <w:szCs w:val="24"/>
        </w:rPr>
        <w:t xml:space="preserve"> and </w:t>
      </w:r>
      <w:ins w:id="115" w:author="Stephen Scherrer" w:date="2019-08-20T11:27:00Z">
        <w:r w:rsidR="00897247">
          <w:rPr>
            <w:rFonts w:ascii="Times New Roman" w:hAnsi="Times New Roman" w:cs="Times New Roman"/>
            <w:sz w:val="24"/>
            <w:szCs w:val="24"/>
          </w:rPr>
          <w:t>microincrement counts</w:t>
        </w:r>
        <w:r w:rsidR="00671D43">
          <w:rPr>
            <w:rFonts w:ascii="Times New Roman" w:hAnsi="Times New Roman" w:cs="Times New Roman"/>
            <w:sz w:val="24"/>
            <w:szCs w:val="24"/>
          </w:rPr>
          <w:t xml:space="preserve"> </w:t>
        </w:r>
      </w:ins>
      <w:del w:id="116" w:author="Stephen Scherrer" w:date="2019-08-20T11:27:00Z">
        <w:r w:rsidR="00483E13">
          <w:rPr>
            <w:rFonts w:ascii="Times New Roman" w:hAnsi="Times New Roman" w:cs="Times New Roman"/>
            <w:sz w:val="24"/>
            <w:szCs w:val="24"/>
          </w:rPr>
          <w:delText xml:space="preserve">daily microincrements </w:delText>
        </w:r>
        <w:r w:rsidR="00671D43">
          <w:rPr>
            <w:rFonts w:ascii="Times New Roman" w:hAnsi="Times New Roman" w:cs="Times New Roman"/>
            <w:sz w:val="24"/>
            <w:szCs w:val="24"/>
          </w:rPr>
          <w:delText xml:space="preserve">of from the MHI and NWHI </w:delText>
        </w:r>
      </w:del>
      <w:r w:rsidR="00483E13">
        <w:rPr>
          <w:rFonts w:ascii="Times New Roman" w:hAnsi="Times New Roman" w:cs="Times New Roman"/>
          <w:sz w:val="24"/>
          <w:szCs w:val="24"/>
        </w:rPr>
        <w:t xml:space="preserve">(DeMartini et al. 1994), </w:t>
      </w:r>
      <w:r w:rsidR="00991EDB">
        <w:rPr>
          <w:rFonts w:ascii="Times New Roman" w:hAnsi="Times New Roman" w:cs="Times New Roman"/>
          <w:sz w:val="24"/>
          <w:szCs w:val="24"/>
        </w:rPr>
        <w:t xml:space="preserve">and </w:t>
      </w:r>
      <w:r w:rsidR="00483E13">
        <w:rPr>
          <w:rFonts w:ascii="Times New Roman" w:hAnsi="Times New Roman" w:cs="Times New Roman"/>
          <w:sz w:val="24"/>
          <w:szCs w:val="24"/>
        </w:rPr>
        <w:t>3</w:t>
      </w:r>
      <w:r w:rsidR="00991EDB">
        <w:rPr>
          <w:rFonts w:ascii="Times New Roman" w:hAnsi="Times New Roman" w:cs="Times New Roman"/>
          <w:sz w:val="24"/>
          <w:szCs w:val="24"/>
        </w:rPr>
        <w:t>)</w:t>
      </w:r>
      <w:r w:rsidR="000B43C0">
        <w:rPr>
          <w:rFonts w:ascii="Times New Roman" w:hAnsi="Times New Roman" w:cs="Times New Roman"/>
          <w:sz w:val="24"/>
          <w:szCs w:val="24"/>
        </w:rPr>
        <w:t xml:space="preserve"> </w:t>
      </w:r>
      <w:r w:rsidR="00527223">
        <w:rPr>
          <w:rFonts w:ascii="Times New Roman" w:hAnsi="Times New Roman" w:cs="Times New Roman"/>
          <w:sz w:val="24"/>
          <w:szCs w:val="24"/>
        </w:rPr>
        <w:t xml:space="preserve">the </w:t>
      </w:r>
      <w:r w:rsidRPr="00046C8F">
        <w:rPr>
          <w:rFonts w:ascii="Times New Roman" w:hAnsi="Times New Roman" w:cs="Times New Roman"/>
          <w:sz w:val="24"/>
          <w:szCs w:val="24"/>
        </w:rPr>
        <w:t xml:space="preserve">radioisotopic composition of otolith material and counts of </w:t>
      </w:r>
      <w:r w:rsidR="00671D43">
        <w:rPr>
          <w:rFonts w:ascii="Times New Roman" w:hAnsi="Times New Roman" w:cs="Times New Roman"/>
          <w:sz w:val="24"/>
          <w:szCs w:val="24"/>
        </w:rPr>
        <w:t xml:space="preserve">otolith </w:t>
      </w:r>
      <w:ins w:id="117" w:author="Stephen Scherrer" w:date="2019-08-20T11:27:00Z">
        <w:r w:rsidR="00897247">
          <w:rPr>
            <w:rFonts w:ascii="Times New Roman" w:hAnsi="Times New Roman" w:cs="Times New Roman"/>
            <w:sz w:val="24"/>
            <w:szCs w:val="24"/>
          </w:rPr>
          <w:t>increments</w:t>
        </w:r>
      </w:ins>
      <w:del w:id="118" w:author="Stephen Scherrer" w:date="2019-08-20T11:27:00Z">
        <w:r w:rsidRPr="00046C8F">
          <w:rPr>
            <w:rFonts w:ascii="Times New Roman" w:hAnsi="Times New Roman" w:cs="Times New Roman"/>
            <w:sz w:val="24"/>
            <w:szCs w:val="24"/>
          </w:rPr>
          <w:delText>annuli</w:delText>
        </w:r>
        <w:r w:rsidR="00671D43">
          <w:rPr>
            <w:rFonts w:ascii="Times New Roman" w:hAnsi="Times New Roman" w:cs="Times New Roman"/>
            <w:sz w:val="24"/>
            <w:szCs w:val="24"/>
          </w:rPr>
          <w:delText xml:space="preserve"> and microincrements</w:delText>
        </w:r>
      </w:del>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w:t>
      </w:r>
      <w:r w:rsidR="00802991">
        <w:rPr>
          <w:rFonts w:ascii="Times New Roman" w:hAnsi="Times New Roman" w:cs="Times New Roman"/>
          <w:sz w:val="24"/>
          <w:szCs w:val="24"/>
        </w:rPr>
        <w:t xml:space="preserve">MHI </w:t>
      </w:r>
      <w:r>
        <w:rPr>
          <w:rFonts w:ascii="Times New Roman" w:hAnsi="Times New Roman" w:cs="Times New Roman"/>
          <w:sz w:val="24"/>
          <w:szCs w:val="24"/>
        </w:rPr>
        <w:t xml:space="preserve">and </w:t>
      </w:r>
      <w:r w:rsidR="00802991">
        <w:rPr>
          <w:rFonts w:ascii="Times New Roman" w:hAnsi="Times New Roman" w:cs="Times New Roman"/>
          <w:sz w:val="24"/>
          <w:szCs w:val="24"/>
        </w:rPr>
        <w:t>NWHI</w:t>
      </w:r>
      <w:r>
        <w:rPr>
          <w:rFonts w:ascii="Times New Roman" w:hAnsi="Times New Roman" w:cs="Times New Roman"/>
          <w:sz w:val="24"/>
          <w:szCs w:val="24"/>
        </w:rPr>
        <w:t xml:space="preserve"> </w:t>
      </w:r>
      <w:ins w:id="119" w:author="Stephen Scherrer" w:date="2019-08-20T11:27:00Z">
        <w:r>
          <w:rPr>
            <w:rFonts w:ascii="Times New Roman" w:hAnsi="Times New Roman" w:cs="Times New Roman"/>
            <w:sz w:val="24"/>
            <w:szCs w:val="24"/>
          </w:rPr>
          <w:fldChar w:fldCharType="begin" w:fldLock="1"/>
        </w:r>
        <w:r w:rsidR="00CC37A0">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sidR="00802991">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ins>
      <w:del w:id="120" w:author="Stephen Scherrer" w:date="2019-08-20T11:27:00Z">
        <w:r>
          <w:rPr>
            <w:rFonts w:ascii="Times New Roman" w:hAnsi="Times New Roman" w:cs="Times New Roman"/>
            <w:sz w:val="24"/>
            <w:szCs w:val="24"/>
          </w:rPr>
          <w:fldChar w:fldCharType="begin" w:fldLock="1"/>
        </w:r>
        <w:r>
          <w:rPr>
            <w:rFonts w:ascii="Times New Roman" w:hAnsi="Times New Roman" w:cs="Times New Roman"/>
            <w:sz w:val="24"/>
            <w:szCs w:val="24"/>
          </w:rPr>
          <w:del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plainTextFormattedCitation":"(Andrews et al. 2011)","previouslyFormattedCitation":"(Andrews et al. 2011)"},"properties":{"noteIndex":0},"schema":"https://github.com/citation-style-language/schema/raw/master/csl-citation.json"}</w:del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delText>(Andrews et al. 201</w:delText>
        </w:r>
        <w:r w:rsidR="00802991">
          <w:rPr>
            <w:rFonts w:ascii="Times New Roman" w:hAnsi="Times New Roman" w:cs="Times New Roman"/>
            <w:noProof/>
            <w:sz w:val="24"/>
            <w:szCs w:val="24"/>
          </w:rPr>
          <w:delText>2</w:delText>
        </w:r>
        <w:r w:rsidRPr="00D81383">
          <w:rPr>
            <w:rFonts w:ascii="Times New Roman" w:hAnsi="Times New Roman" w:cs="Times New Roman"/>
            <w:noProof/>
            <w:sz w:val="24"/>
            <w:szCs w:val="24"/>
          </w:rPr>
          <w:delText>)</w:delText>
        </w:r>
        <w:r>
          <w:rPr>
            <w:rFonts w:ascii="Times New Roman" w:hAnsi="Times New Roman" w:cs="Times New Roman"/>
            <w:sz w:val="24"/>
            <w:szCs w:val="24"/>
          </w:rPr>
          <w:fldChar w:fldCharType="end"/>
        </w:r>
        <w:r>
          <w:rPr>
            <w:rFonts w:ascii="Times New Roman" w:hAnsi="Times New Roman" w:cs="Times New Roman"/>
            <w:sz w:val="24"/>
            <w:szCs w:val="24"/>
          </w:rPr>
          <w:delText>.</w:delText>
        </w:r>
        <w:commentRangeEnd w:id="109"/>
        <w:r w:rsidR="00653A25">
          <w:rPr>
            <w:rStyle w:val="CommentReference"/>
          </w:rPr>
          <w:commentReference w:id="109"/>
        </w:r>
        <w:r>
          <w:rPr>
            <w:rFonts w:ascii="Times New Roman" w:hAnsi="Times New Roman" w:cs="Times New Roman"/>
            <w:sz w:val="24"/>
            <w:szCs w:val="24"/>
          </w:rPr>
          <w:delText xml:space="preserve"> </w:delText>
        </w:r>
        <w:r w:rsidRPr="00046C8F">
          <w:rPr>
            <w:rFonts w:ascii="Times New Roman" w:hAnsi="Times New Roman" w:cs="Times New Roman"/>
            <w:sz w:val="24"/>
            <w:szCs w:val="24"/>
          </w:rPr>
          <w:delText xml:space="preserve">These findings are consistent with broad genetic homogeneity in the species throughout the Hawaiian Archipelago </w:delText>
        </w:r>
        <w:r w:rsidRPr="00046C8F">
          <w:rPr>
            <w:rFonts w:ascii="Times New Roman" w:hAnsi="Times New Roman" w:cs="Times New Roman"/>
            <w:sz w:val="24"/>
            <w:szCs w:val="24"/>
          </w:rPr>
          <w:fldChar w:fldCharType="begin" w:fldLock="1"/>
        </w:r>
        <w:r>
          <w:rPr>
            <w:rFonts w:ascii="Times New Roman" w:hAnsi="Times New Roman" w:cs="Times New Roman"/>
            <w:sz w:val="24"/>
            <w:szCs w:val="24"/>
          </w:rPr>
          <w:del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del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delText>(Shaklee and Samollow 1984, Gaither et al. 2010, 2011)</w:delText>
        </w:r>
        <w:r w:rsidRPr="00046C8F">
          <w:rPr>
            <w:rFonts w:ascii="Times New Roman" w:hAnsi="Times New Roman" w:cs="Times New Roman"/>
            <w:sz w:val="24"/>
            <w:szCs w:val="24"/>
          </w:rPr>
          <w:fldChar w:fldCharType="end"/>
        </w:r>
      </w:del>
      <w:r w:rsidR="008741AC">
        <w:rPr>
          <w:rFonts w:ascii="Times New Roman" w:hAnsi="Times New Roman" w:cs="Times New Roman"/>
          <w:sz w:val="24"/>
          <w:szCs w:val="24"/>
        </w:rPr>
        <w:t xml:space="preserve"> and support the </w:t>
      </w:r>
      <w:r w:rsidR="00F40956">
        <w:rPr>
          <w:rFonts w:ascii="Times New Roman" w:hAnsi="Times New Roman" w:cs="Times New Roman"/>
          <w:sz w:val="24"/>
          <w:szCs w:val="24"/>
        </w:rPr>
        <w:t xml:space="preserve">implicit </w:t>
      </w:r>
      <w:r w:rsidR="008741AC">
        <w:rPr>
          <w:rFonts w:ascii="Times New Roman" w:hAnsi="Times New Roman" w:cs="Times New Roman"/>
          <w:sz w:val="24"/>
          <w:szCs w:val="24"/>
        </w:rPr>
        <w:t xml:space="preserve">assumption that </w:t>
      </w:r>
      <w:r w:rsidR="008741AC" w:rsidRPr="00046C8F">
        <w:rPr>
          <w:rFonts w:ascii="Times New Roman" w:hAnsi="Times New Roman" w:cs="Times New Roman"/>
          <w:sz w:val="24"/>
          <w:szCs w:val="24"/>
        </w:rPr>
        <w:t xml:space="preserve">tagging </w:t>
      </w:r>
      <w:r w:rsidR="00F40956">
        <w:rPr>
          <w:rFonts w:ascii="Times New Roman" w:hAnsi="Times New Roman" w:cs="Times New Roman"/>
          <w:sz w:val="24"/>
          <w:szCs w:val="24"/>
        </w:rPr>
        <w:t xml:space="preserve">individuals </w:t>
      </w:r>
      <w:r w:rsidR="008741AC">
        <w:rPr>
          <w:rFonts w:ascii="Times New Roman" w:hAnsi="Times New Roman" w:cs="Times New Roman"/>
          <w:sz w:val="24"/>
          <w:szCs w:val="24"/>
        </w:rPr>
        <w:t>did</w:t>
      </w:r>
      <w:r w:rsidR="008741AC" w:rsidRPr="00046C8F">
        <w:rPr>
          <w:rFonts w:ascii="Times New Roman" w:hAnsi="Times New Roman" w:cs="Times New Roman"/>
          <w:sz w:val="24"/>
          <w:szCs w:val="24"/>
        </w:rPr>
        <w:t xml:space="preserve"> not disrupt</w:t>
      </w:r>
      <w:r w:rsidR="002329E2">
        <w:rPr>
          <w:rFonts w:ascii="Times New Roman" w:hAnsi="Times New Roman" w:cs="Times New Roman"/>
          <w:sz w:val="24"/>
          <w:szCs w:val="24"/>
        </w:rPr>
        <w:t xml:space="preserve"> the</w:t>
      </w:r>
      <w:r w:rsidR="00F40956">
        <w:rPr>
          <w:rFonts w:ascii="Times New Roman" w:hAnsi="Times New Roman" w:cs="Times New Roman"/>
          <w:sz w:val="24"/>
          <w:szCs w:val="24"/>
        </w:rPr>
        <w:t>ir</w:t>
      </w:r>
      <w:r w:rsidR="008741AC" w:rsidRPr="00046C8F">
        <w:rPr>
          <w:rFonts w:ascii="Times New Roman" w:hAnsi="Times New Roman" w:cs="Times New Roman"/>
          <w:sz w:val="24"/>
          <w:szCs w:val="24"/>
        </w:rPr>
        <w:t xml:space="preserve"> growth </w:t>
      </w:r>
      <w:r w:rsidR="00D749B2">
        <w:rPr>
          <w:rFonts w:ascii="Times New Roman" w:hAnsi="Times New Roman" w:cs="Times New Roman"/>
          <w:sz w:val="24"/>
          <w:szCs w:val="24"/>
        </w:rPr>
        <w:t>trajectory</w:t>
      </w:r>
      <w:r w:rsidR="008741AC">
        <w:rPr>
          <w:rFonts w:ascii="Times New Roman" w:hAnsi="Times New Roman" w:cs="Times New Roman"/>
          <w:sz w:val="24"/>
          <w:szCs w:val="24"/>
        </w:rPr>
        <w:t>.</w:t>
      </w:r>
      <w:commentRangeStart w:id="121"/>
      <w:r w:rsidR="008741AC">
        <w:rPr>
          <w:rFonts w:ascii="Times New Roman" w:hAnsi="Times New Roman" w:cs="Times New Roman"/>
          <w:sz w:val="24"/>
          <w:szCs w:val="24"/>
        </w:rPr>
        <w:t xml:space="preserve"> </w:t>
      </w:r>
      <w:ins w:id="122" w:author="Stephen Scherrer" w:date="2019-08-20T11:27:00Z">
        <w:r w:rsidR="00897247">
          <w:rPr>
            <w:rFonts w:ascii="Times New Roman" w:hAnsi="Times New Roman" w:cs="Times New Roman"/>
            <w:sz w:val="24"/>
            <w:szCs w:val="24"/>
          </w:rPr>
          <w:t>I</w:t>
        </w:r>
        <w:r w:rsidR="00F40956">
          <w:rPr>
            <w:rFonts w:ascii="Times New Roman" w:hAnsi="Times New Roman" w:cs="Times New Roman"/>
            <w:sz w:val="24"/>
            <w:szCs w:val="24"/>
          </w:rPr>
          <w:t>ntegrative</w:t>
        </w:r>
      </w:ins>
      <w:del w:id="123" w:author="Stephen Scherrer" w:date="2019-08-20T11:27:00Z">
        <w:r w:rsidR="00F40956">
          <w:rPr>
            <w:rFonts w:ascii="Times New Roman" w:hAnsi="Times New Roman" w:cs="Times New Roman"/>
            <w:sz w:val="24"/>
            <w:szCs w:val="24"/>
          </w:rPr>
          <w:delText>Interestingly, integrative</w:delText>
        </w:r>
      </w:del>
      <w:r w:rsidR="00F40956">
        <w:rPr>
          <w:rFonts w:ascii="Times New Roman" w:hAnsi="Times New Roman" w:cs="Times New Roman"/>
          <w:sz w:val="24"/>
          <w:szCs w:val="24"/>
        </w:rPr>
        <w:t xml:space="preserve"> parameters differed from estimates from an ongoing mark recapture study in the MHI which reported faster growth and smaller asymptotic lengths </w:t>
      </w:r>
      <w:r w:rsidR="00F40956">
        <w:rPr>
          <w:rFonts w:ascii="Times New Roman" w:hAnsi="Times New Roman" w:cs="Times New Roman"/>
          <w:sz w:val="24"/>
          <w:szCs w:val="24"/>
        </w:rPr>
        <w:fldChar w:fldCharType="begin" w:fldLock="1"/>
      </w:r>
      <w:r w:rsidR="00F40956">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40956">
        <w:rPr>
          <w:rFonts w:ascii="Times New Roman" w:hAnsi="Times New Roman" w:cs="Times New Roman"/>
          <w:sz w:val="24"/>
          <w:szCs w:val="24"/>
        </w:rPr>
        <w:fldChar w:fldCharType="separate"/>
      </w:r>
      <w:r w:rsidR="00F40956" w:rsidRPr="00D81383">
        <w:rPr>
          <w:rFonts w:ascii="Times New Roman" w:hAnsi="Times New Roman" w:cs="Times New Roman"/>
          <w:noProof/>
          <w:sz w:val="24"/>
          <w:szCs w:val="24"/>
        </w:rPr>
        <w:t>(O’Malley 2015)</w:t>
      </w:r>
      <w:r w:rsidR="00F40956">
        <w:rPr>
          <w:rFonts w:ascii="Times New Roman" w:hAnsi="Times New Roman" w:cs="Times New Roman"/>
          <w:sz w:val="24"/>
          <w:szCs w:val="24"/>
        </w:rPr>
        <w:fldChar w:fldCharType="end"/>
      </w:r>
      <w:r w:rsidR="00F40956">
        <w:rPr>
          <w:rFonts w:ascii="Times New Roman" w:hAnsi="Times New Roman" w:cs="Times New Roman"/>
          <w:sz w:val="24"/>
          <w:szCs w:val="24"/>
        </w:rPr>
        <w:t xml:space="preserve">. </w:t>
      </w:r>
      <w:commentRangeEnd w:id="121"/>
      <w:r w:rsidR="000D113E">
        <w:rPr>
          <w:rStyle w:val="CommentReference"/>
        </w:rPr>
        <w:commentReference w:id="121"/>
      </w:r>
      <w:r w:rsidR="00F40956">
        <w:rPr>
          <w:rFonts w:ascii="Times New Roman" w:hAnsi="Times New Roman" w:cs="Times New Roman"/>
          <w:sz w:val="24"/>
          <w:szCs w:val="24"/>
        </w:rPr>
        <w:t>These differences could arise from real changes in growth</w:t>
      </w:r>
      <w:ins w:id="124" w:author="Stephen Scherrer" w:date="2019-08-20T11:27:00Z">
        <w:r w:rsidR="00897247" w:rsidRPr="00897247">
          <w:rPr>
            <w:rFonts w:ascii="Times New Roman" w:hAnsi="Times New Roman" w:cs="Times New Roman"/>
            <w:sz w:val="24"/>
            <w:szCs w:val="24"/>
          </w:rPr>
          <w:t xml:space="preserve"> </w:t>
        </w:r>
        <w:r w:rsidR="00897247">
          <w:rPr>
            <w:rFonts w:ascii="Times New Roman" w:hAnsi="Times New Roman" w:cs="Times New Roman"/>
            <w:sz w:val="24"/>
            <w:szCs w:val="24"/>
          </w:rPr>
          <w:t>between the periods fish were collected, methodological differences, as well as that</w:t>
        </w:r>
      </w:ins>
      <w:del w:id="125" w:author="Stephen Scherrer" w:date="2019-08-20T11:27:00Z">
        <w:r w:rsidR="00F40956">
          <w:rPr>
            <w:rFonts w:ascii="Times New Roman" w:hAnsi="Times New Roman" w:cs="Times New Roman"/>
            <w:sz w:val="24"/>
            <w:szCs w:val="24"/>
          </w:rPr>
          <w:delText>, but also may be because,</w:delText>
        </w:r>
      </w:del>
      <w:r w:rsidR="00F40956">
        <w:rPr>
          <w:rFonts w:ascii="Times New Roman" w:hAnsi="Times New Roman" w:cs="Times New Roman"/>
          <w:sz w:val="24"/>
          <w:szCs w:val="24"/>
        </w:rPr>
        <w:t xml:space="preserve"> thus far, none of the fish recaptured during the ongoing study have been of the largest size classes (maximum size reported = 47.6 cm FL).</w:t>
      </w:r>
      <w:del w:id="126" w:author="Stephen Scherrer" w:date="2019-08-20T11:27:00Z">
        <w:r w:rsidR="00F40956">
          <w:rPr>
            <w:rFonts w:ascii="Times New Roman" w:hAnsi="Times New Roman" w:cs="Times New Roman"/>
            <w:sz w:val="24"/>
            <w:szCs w:val="24"/>
          </w:rPr>
          <w:delText xml:space="preserve"> </w:delText>
        </w:r>
      </w:del>
    </w:p>
    <w:p w14:paraId="6A6F8A5E" w14:textId="693EC7A2" w:rsidR="00381EEC" w:rsidRDefault="00381EEC"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ins w:id="127" w:author="Stephen Scherrer" w:date="2019-08-20T11:27:00Z">
        <w:r>
          <w:rPr>
            <w:rFonts w:ascii="Times New Roman" w:hAnsi="Times New Roman" w:cs="Times New Roman"/>
            <w:sz w:val="24"/>
            <w:szCs w:val="24"/>
          </w:rPr>
          <w:fldChar w:fldCharType="begin" w:fldLock="1"/>
        </w:r>
        <w:r w:rsidR="00CC37A0">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ins>
      <w:del w:id="128" w:author="Stephen Scherrer" w:date="2019-08-20T11:27:00Z">
        <w:r>
          <w:rPr>
            <w:rFonts w:ascii="Times New Roman" w:hAnsi="Times New Roman" w:cs="Times New Roman"/>
            <w:sz w:val="24"/>
            <w:szCs w:val="24"/>
          </w:rPr>
          <w:fldChar w:fldCharType="begin" w:fldLock="1"/>
        </w:r>
        <w:r>
          <w:rPr>
            <w:rFonts w:ascii="Times New Roman" w:hAnsi="Times New Roman" w:cs="Times New Roman"/>
            <w:sz w:val="24"/>
            <w:szCs w:val="24"/>
          </w:rPr>
          <w:del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plainTextFormattedCitation":"(Fry et al. 2006)","previouslyFormattedCitation":"(Fry et al. 2006)"},"properties":{"noteIndex":0},"schema":"https://github.com/citation-style-language/schema/raw/master/csl-citation.json"}</w:del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delText>(Fry et al. 2006</w:delText>
        </w:r>
        <w:r>
          <w:rPr>
            <w:rFonts w:ascii="Times New Roman" w:hAnsi="Times New Roman" w:cs="Times New Roman"/>
            <w:noProof/>
            <w:sz w:val="24"/>
            <w:szCs w:val="24"/>
          </w:rPr>
          <w:delText>, Andrews et al. 2012</w:delText>
        </w:r>
        <w:r w:rsidRPr="00D81383">
          <w:rPr>
            <w:rFonts w:ascii="Times New Roman" w:hAnsi="Times New Roman" w:cs="Times New Roman"/>
            <w:noProof/>
            <w:sz w:val="24"/>
            <w:szCs w:val="24"/>
          </w:rPr>
          <w:delText>)</w:delText>
        </w:r>
        <w:r>
          <w:rPr>
            <w:rFonts w:ascii="Times New Roman" w:hAnsi="Times New Roman" w:cs="Times New Roman"/>
            <w:sz w:val="24"/>
            <w:szCs w:val="24"/>
          </w:rPr>
          <w:fldChar w:fldCharType="end"/>
        </w:r>
      </w:del>
      <w:r>
        <w:rPr>
          <w:rFonts w:ascii="Times New Roman" w:hAnsi="Times New Roman" w:cs="Times New Roman"/>
          <w:sz w:val="24"/>
          <w:szCs w:val="24"/>
        </w:rPr>
        <w:t xml:space="preserve">, and were faster growing but ultimately smaller in their 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p>
    <w:p w14:paraId="0E105B8D" w14:textId="13384A09" w:rsidR="00813F68" w:rsidRDefault="00813F68" w:rsidP="00381EEC">
      <w:pPr>
        <w:spacing w:line="480" w:lineRule="auto"/>
        <w:ind w:firstLine="720"/>
        <w:rPr>
          <w:rFonts w:ascii="Times New Roman" w:hAnsi="Times New Roman" w:cs="Times New Roman"/>
          <w:sz w:val="24"/>
          <w:szCs w:val="24"/>
        </w:rPr>
      </w:pPr>
      <w:commentRangeStart w:id="129"/>
      <w:commentRangeStart w:id="130"/>
      <w:r>
        <w:rPr>
          <w:rFonts w:ascii="Times New Roman" w:hAnsi="Times New Roman" w:cs="Times New Roman"/>
          <w:sz w:val="24"/>
          <w:szCs w:val="24"/>
        </w:rPr>
        <w:t>Comparing growth parameter estimates fit exclusively with OTP data indicate that Bayesian and maximum likelihood fitting methods performed similarly.</w:t>
      </w:r>
      <w:commentRangeEnd w:id="129"/>
      <w:r w:rsidR="007D36C9">
        <w:rPr>
          <w:rStyle w:val="CommentReference"/>
        </w:rPr>
        <w:commentReference w:id="129"/>
      </w:r>
      <w:commentRangeEnd w:id="130"/>
      <w:r w:rsidR="005F7C8A">
        <w:rPr>
          <w:rStyle w:val="CommentReference"/>
        </w:rPr>
        <w:commentReference w:id="130"/>
      </w:r>
      <w:r>
        <w:rPr>
          <w:rFonts w:ascii="Times New Roman" w:hAnsi="Times New Roman" w:cs="Times New Roman"/>
          <w:sz w:val="24"/>
          <w:szCs w:val="24"/>
        </w:rPr>
        <w:t xml:space="preserve"> </w:t>
      </w:r>
      <w:r>
        <w:rPr>
          <w:rFonts w:ascii="Times New Roman" w:hAnsi="Times New Roman" w:cs="Times New Roman"/>
          <w:noProof/>
          <w:sz w:val="24"/>
          <w:szCs w:val="24"/>
        </w:rPr>
        <w:t>The treatement of individual variability in parameters estimate</w:t>
      </w:r>
      <w:r w:rsidR="00F40956">
        <w:rPr>
          <w:rFonts w:ascii="Times New Roman" w:hAnsi="Times New Roman" w:cs="Times New Roman"/>
          <w:noProof/>
          <w:sz w:val="24"/>
          <w:szCs w:val="24"/>
        </w:rPr>
        <w:t>d</w:t>
      </w:r>
      <w:r>
        <w:rPr>
          <w:rFonts w:ascii="Times New Roman" w:hAnsi="Times New Roman" w:cs="Times New Roman"/>
          <w:noProof/>
          <w:sz w:val="24"/>
          <w:szCs w:val="24"/>
        </w:rPr>
        <w:t xml:space="preserve"> </w:t>
      </w:r>
      <w:r w:rsidR="00F40956">
        <w:rPr>
          <w:rFonts w:ascii="Times New Roman" w:hAnsi="Times New Roman" w:cs="Times New Roman"/>
          <w:noProof/>
          <w:sz w:val="24"/>
          <w:szCs w:val="24"/>
        </w:rPr>
        <w:t>in</w:t>
      </w:r>
      <w:r>
        <w:rPr>
          <w:rFonts w:ascii="Times New Roman" w:hAnsi="Times New Roman" w:cs="Times New Roman"/>
          <w:noProof/>
          <w:sz w:val="24"/>
          <w:szCs w:val="24"/>
        </w:rPr>
        <w:t xml:space="preserve"> Model 2 were identical to those used to fit Model 5</w:t>
      </w:r>
      <w:r w:rsidR="00F40956">
        <w:rPr>
          <w:rFonts w:ascii="Times New Roman" w:hAnsi="Times New Roman" w:cs="Times New Roman"/>
          <w:noProof/>
          <w:sz w:val="24"/>
          <w:szCs w:val="24"/>
        </w:rPr>
        <w:t xml:space="preserve"> </w:t>
      </w:r>
      <w:r w:rsidR="00F40956">
        <w:rPr>
          <w:rFonts w:ascii="Times New Roman" w:hAnsi="Times New Roman" w:cs="Times New Roman"/>
          <w:sz w:val="24"/>
          <w:szCs w:val="24"/>
        </w:rPr>
        <w:t>(OTP data only)</w:t>
      </w:r>
      <w:r>
        <w:rPr>
          <w:rFonts w:ascii="Times New Roman" w:hAnsi="Times New Roman" w:cs="Times New Roman"/>
          <w:noProof/>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 xml:space="preserve">arameters estimated by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w:t>
      </w:r>
      <w:r w:rsidRPr="00046C8F">
        <w:rPr>
          <w:rFonts w:ascii="Times New Roman" w:hAnsi="Times New Roman" w:cs="Times New Roman"/>
          <w:sz w:val="24"/>
          <w:szCs w:val="24"/>
        </w:rPr>
        <w:lastRenderedPageBreak/>
        <w:t xml:space="preserve">95% confidence intervals of Model </w:t>
      </w:r>
      <w:r w:rsidR="00F40956">
        <w:rPr>
          <w:rFonts w:ascii="Times New Roman" w:hAnsi="Times New Roman" w:cs="Times New Roman"/>
          <w:sz w:val="24"/>
          <w:szCs w:val="24"/>
        </w:rPr>
        <w:t>5</w:t>
      </w:r>
      <w:r w:rsidRPr="00046C8F">
        <w:rPr>
          <w:rFonts w:ascii="Times New Roman" w:hAnsi="Times New Roman" w:cs="Times New Roman"/>
          <w:sz w:val="24"/>
          <w:szCs w:val="24"/>
        </w:rPr>
        <w:t xml:space="preserve">. </w:t>
      </w:r>
      <w:r>
        <w:rPr>
          <w:rFonts w:ascii="Times New Roman" w:hAnsi="Times New Roman" w:cs="Times New Roman"/>
          <w:sz w:val="24"/>
          <w:szCs w:val="24"/>
        </w:rPr>
        <w:t>Integrative M</w:t>
      </w:r>
      <w:r w:rsidRPr="00046C8F">
        <w:rPr>
          <w:rFonts w:ascii="Times New Roman" w:hAnsi="Times New Roman" w:cs="Times New Roman"/>
          <w:sz w:val="24"/>
          <w:szCs w:val="24"/>
        </w:rPr>
        <w:t xml:space="preserve">odels </w:t>
      </w:r>
      <w:r>
        <w:rPr>
          <w:rFonts w:ascii="Times New Roman" w:hAnsi="Times New Roman" w:cs="Times New Roman"/>
          <w:sz w:val="24"/>
          <w:szCs w:val="24"/>
        </w:rPr>
        <w:t>6-11</w:t>
      </w:r>
      <w:r w:rsidRPr="00046C8F">
        <w:rPr>
          <w:rFonts w:ascii="Times New Roman" w:hAnsi="Times New Roman" w:cs="Times New Roman"/>
          <w:sz w:val="24"/>
          <w:szCs w:val="24"/>
        </w:rPr>
        <w:t xml:space="preserve"> were evaluated under </w:t>
      </w:r>
      <w:r>
        <w:rPr>
          <w:rFonts w:ascii="Times New Roman" w:hAnsi="Times New Roman" w:cs="Times New Roman"/>
          <w:sz w:val="24"/>
          <w:szCs w:val="24"/>
        </w:rPr>
        <w:t>the same</w:t>
      </w:r>
      <w:r w:rsidRPr="00046C8F">
        <w:rPr>
          <w:rFonts w:ascii="Times New Roman" w:hAnsi="Times New Roman" w:cs="Times New Roman"/>
          <w:sz w:val="24"/>
          <w:szCs w:val="24"/>
        </w:rPr>
        <w:t xml:space="preserve"> assumptio</w:t>
      </w:r>
      <w:r>
        <w:rPr>
          <w:rFonts w:ascii="Times New Roman" w:hAnsi="Times New Roman" w:cs="Times New Roman"/>
          <w:sz w:val="24"/>
          <w:szCs w:val="24"/>
        </w:rPr>
        <w:t xml:space="preserve">ns of parameter variability as </w:t>
      </w:r>
      <w:r w:rsidR="00F40956">
        <w:rPr>
          <w:rFonts w:ascii="Times New Roman" w:hAnsi="Times New Roman" w:cs="Times New Roman"/>
          <w:sz w:val="24"/>
          <w:szCs w:val="24"/>
        </w:rPr>
        <w:t>m</w:t>
      </w:r>
      <w:r>
        <w:rPr>
          <w:rFonts w:ascii="Times New Roman" w:hAnsi="Times New Roman" w:cs="Times New Roman"/>
          <w:sz w:val="24"/>
          <w:szCs w:val="24"/>
        </w:rPr>
        <w:t>odel</w:t>
      </w:r>
      <w:r w:rsidR="00F40956">
        <w:rPr>
          <w:rFonts w:ascii="Times New Roman" w:hAnsi="Times New Roman" w:cs="Times New Roman"/>
          <w:sz w:val="24"/>
          <w:szCs w:val="24"/>
        </w:rPr>
        <w:t>s</w:t>
      </w:r>
      <w:r>
        <w:rPr>
          <w:rFonts w:ascii="Times New Roman" w:hAnsi="Times New Roman" w:cs="Times New Roman"/>
          <w:sz w:val="24"/>
          <w:szCs w:val="24"/>
        </w:rPr>
        <w:t xml:space="preserve"> 2 and 5.</w:t>
      </w:r>
    </w:p>
    <w:p w14:paraId="6597191E" w14:textId="21B95F20" w:rsidR="007E55F8" w:rsidRDefault="00CF6A04" w:rsidP="004153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the Bayesian models, Model 1 </w:t>
      </w:r>
      <w:r w:rsidR="00F40956">
        <w:rPr>
          <w:rFonts w:ascii="Times New Roman" w:hAnsi="Times New Roman" w:cs="Times New Roman"/>
          <w:sz w:val="24"/>
          <w:szCs w:val="24"/>
        </w:rPr>
        <w:t>was</w:t>
      </w:r>
      <w:commentRangeStart w:id="131"/>
      <w:commentRangeStart w:id="132"/>
      <w:r>
        <w:rPr>
          <w:rFonts w:ascii="Times New Roman" w:hAnsi="Times New Roman" w:cs="Times New Roman"/>
          <w:sz w:val="24"/>
          <w:szCs w:val="24"/>
        </w:rPr>
        <w:t xml:space="preserve"> the presumed </w:t>
      </w:r>
      <w:ins w:id="133" w:author="Stephen Scherrer" w:date="2019-08-20T11:27:00Z">
        <w:r w:rsidR="009457CC">
          <w:rPr>
            <w:rFonts w:ascii="Times New Roman" w:hAnsi="Times New Roman" w:cs="Times New Roman"/>
            <w:sz w:val="24"/>
            <w:szCs w:val="24"/>
          </w:rPr>
          <w:t xml:space="preserve">optimal because it </w:t>
        </w:r>
        <w:r w:rsidR="00862CAC">
          <w:rPr>
            <w:rFonts w:ascii="Times New Roman" w:hAnsi="Times New Roman" w:cs="Times New Roman"/>
            <w:sz w:val="24"/>
            <w:szCs w:val="24"/>
          </w:rPr>
          <w:t>incorporated</w:t>
        </w:r>
        <w:r w:rsidR="009457CC">
          <w:rPr>
            <w:rFonts w:ascii="Times New Roman" w:hAnsi="Times New Roman" w:cs="Times New Roman"/>
            <w:sz w:val="24"/>
            <w:szCs w:val="24"/>
          </w:rPr>
          <w:t xml:space="preserve"> individual variability in both </w:t>
        </w:r>
        <w:r w:rsidR="0089724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97247" w:rsidRPr="00046C8F">
          <w:rPr>
            <w:rFonts w:ascii="Times New Roman" w:hAnsi="Times New Roman" w:cs="Times New Roman"/>
            <w:noProof/>
            <w:sz w:val="24"/>
            <w:szCs w:val="24"/>
          </w:rPr>
          <w:t xml:space="preserve"> </w:t>
        </w:r>
        <w:r w:rsidR="009457CC">
          <w:rPr>
            <w:rFonts w:ascii="Times New Roman" w:hAnsi="Times New Roman" w:cs="Times New Roman"/>
            <w:noProof/>
            <w:sz w:val="24"/>
            <w:szCs w:val="24"/>
          </w:rPr>
          <w:t>and</w:t>
        </w:r>
        <w:r w:rsidR="00897247">
          <w:rPr>
            <w:rFonts w:ascii="Times New Roman" w:hAnsi="Times New Roman" w:cs="Times New Roman"/>
            <w:noProof/>
            <w:sz w:val="24"/>
            <w:szCs w:val="24"/>
          </w:rPr>
          <w:t xml:space="preserve"> </w:t>
        </w:r>
        <w:r w:rsidR="00897247" w:rsidRPr="009457CC">
          <w:rPr>
            <w:rFonts w:ascii="Times New Roman" w:hAnsi="Times New Roman" w:cs="Times New Roman"/>
            <w:i/>
            <w:iCs/>
            <w:noProof/>
            <w:sz w:val="24"/>
            <w:szCs w:val="24"/>
          </w:rPr>
          <w:t>K</w:t>
        </w:r>
        <w:r w:rsidR="00897247">
          <w:rPr>
            <w:rFonts w:ascii="Times New Roman" w:hAnsi="Times New Roman" w:cs="Times New Roman"/>
            <w:noProof/>
            <w:sz w:val="24"/>
            <w:szCs w:val="24"/>
          </w:rPr>
          <w:t xml:space="preserve"> </w:t>
        </w:r>
        <w:r w:rsidR="009457CC">
          <w:rPr>
            <w:rFonts w:ascii="Times New Roman" w:hAnsi="Times New Roman" w:cs="Times New Roman"/>
            <w:noProof/>
            <w:sz w:val="24"/>
            <w:szCs w:val="24"/>
          </w:rPr>
          <w:t>parameters</w:t>
        </w:r>
        <w:r w:rsidR="00897247">
          <w:rPr>
            <w:rFonts w:ascii="Times New Roman" w:hAnsi="Times New Roman" w:cs="Times New Roman"/>
            <w:noProof/>
            <w:sz w:val="24"/>
            <w:szCs w:val="24"/>
          </w:rPr>
          <w:t xml:space="preserve">. </w:t>
        </w:r>
        <w:r w:rsidR="00CA610A" w:rsidRPr="00C52645">
          <w:rPr>
            <w:rFonts w:ascii="Times New Roman" w:hAnsi="Times New Roman" w:cs="Times New Roman"/>
            <w:noProof/>
            <w:sz w:val="24"/>
            <w:szCs w:val="24"/>
          </w:rPr>
          <w:t>The additional</w:t>
        </w:r>
      </w:ins>
      <w:del w:id="134" w:author="Stephen Scherrer" w:date="2019-08-20T11:27:00Z">
        <w:r>
          <w:rPr>
            <w:rFonts w:ascii="Times New Roman" w:hAnsi="Times New Roman" w:cs="Times New Roman"/>
            <w:sz w:val="24"/>
            <w:szCs w:val="24"/>
          </w:rPr>
          <w:delText>best</w:delText>
        </w:r>
        <w:r w:rsidR="00D558AB">
          <w:rPr>
            <w:rFonts w:ascii="Times New Roman" w:hAnsi="Times New Roman" w:cs="Times New Roman"/>
            <w:sz w:val="24"/>
            <w:szCs w:val="24"/>
          </w:rPr>
          <w:delText xml:space="preserve">. </w:delText>
        </w:r>
        <w:commentRangeEnd w:id="131"/>
        <w:r w:rsidR="0097466E">
          <w:rPr>
            <w:rStyle w:val="CommentReference"/>
          </w:rPr>
          <w:commentReference w:id="131"/>
        </w:r>
      </w:del>
      <w:commentRangeEnd w:id="132"/>
      <w:r w:rsidR="00A65296">
        <w:rPr>
          <w:rStyle w:val="CommentReference"/>
        </w:rPr>
        <w:commentReference w:id="132"/>
      </w:r>
      <w:del w:id="135" w:author="Stephen Scherrer" w:date="2019-08-20T11:27:00Z">
        <w:r w:rsidR="00D558AB">
          <w:rPr>
            <w:rFonts w:ascii="Times New Roman" w:hAnsi="Times New Roman" w:cs="Times New Roman"/>
            <w:sz w:val="24"/>
            <w:szCs w:val="24"/>
          </w:rPr>
          <w:delText>This model allowed</w:delText>
        </w:r>
        <w:r>
          <w:rPr>
            <w:rFonts w:ascii="Times New Roman" w:hAnsi="Times New Roman" w:cs="Times New Roman"/>
            <w:sz w:val="24"/>
            <w:szCs w:val="24"/>
          </w:rPr>
          <w:delText xml:space="preserve"> both </w:delText>
        </w:r>
        <m:oMath>
          <m:r>
            <w:rPr>
              <w:rFonts w:ascii="Cambria Math" w:hAnsi="Cambria Math" w:cs="Times New Roman"/>
              <w:sz w:val="24"/>
              <w:szCs w:val="24"/>
            </w:rPr>
            <m:t>K</m:t>
          </m:r>
        </m:oMath>
        <w:r w:rsidRPr="00046C8F">
          <w:rPr>
            <w:rFonts w:ascii="Times New Roman" w:hAnsi="Times New Roman" w:cs="Times New Roman"/>
            <w:noProof/>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delText xml:space="preserve"> </w:delText>
        </w:r>
        <w:r>
          <w:rPr>
            <w:rFonts w:ascii="Times New Roman" w:hAnsi="Times New Roman" w:cs="Times New Roman"/>
            <w:noProof/>
            <w:sz w:val="24"/>
            <w:szCs w:val="24"/>
          </w:rPr>
          <w:delText xml:space="preserve">to vary for each </w:delText>
        </w:r>
        <w:r w:rsidR="00D558AB">
          <w:rPr>
            <w:rFonts w:ascii="Times New Roman" w:hAnsi="Times New Roman" w:cs="Times New Roman"/>
            <w:noProof/>
            <w:sz w:val="24"/>
            <w:szCs w:val="24"/>
          </w:rPr>
          <w:delText>fish</w:delText>
        </w:r>
        <w:r>
          <w:rPr>
            <w:rFonts w:ascii="Times New Roman" w:hAnsi="Times New Roman" w:cs="Times New Roman"/>
            <w:noProof/>
            <w:sz w:val="24"/>
            <w:szCs w:val="24"/>
          </w:rPr>
          <w:delText>.</w:delText>
        </w:r>
      </w:del>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Models 2-4 suggest</w:t>
      </w:r>
      <w:del w:id="136" w:author="Stephen Scherrer" w:date="2019-08-20T11:27:00Z">
        <w:r>
          <w:rPr>
            <w:rFonts w:ascii="Times New Roman" w:hAnsi="Times New Roman" w:cs="Times New Roman"/>
            <w:noProof/>
            <w:sz w:val="24"/>
            <w:szCs w:val="24"/>
          </w:rPr>
          <w:delText>ed</w:delText>
        </w:r>
      </w:del>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ins w:id="137" w:author="Stephen Scherrer" w:date="2019-08-20T11:27:00Z">
        <w:r w:rsidR="00CA610A" w:rsidRPr="00C52645">
          <w:rPr>
            <w:rFonts w:ascii="Times New Roman" w:hAnsi="Times New Roman" w:cs="Times New Roman"/>
            <w:noProof/>
            <w:sz w:val="24"/>
            <w:szCs w:val="24"/>
          </w:rPr>
          <w:t>is</w:t>
        </w:r>
      </w:ins>
      <w:del w:id="138" w:author="Stephen Scherrer" w:date="2019-08-20T11:27:00Z">
        <w:r>
          <w:rPr>
            <w:rFonts w:ascii="Times New Roman" w:hAnsi="Times New Roman" w:cs="Times New Roman"/>
            <w:noProof/>
            <w:sz w:val="24"/>
            <w:szCs w:val="24"/>
          </w:rPr>
          <w:delText>wa</w:delText>
        </w:r>
        <w:r w:rsidRPr="00046C8F">
          <w:rPr>
            <w:rFonts w:ascii="Times New Roman" w:hAnsi="Times New Roman" w:cs="Times New Roman"/>
            <w:noProof/>
            <w:sz w:val="24"/>
            <w:szCs w:val="24"/>
          </w:rPr>
          <w:delText>s</w:delText>
        </w:r>
      </w:del>
      <w:r w:rsidRPr="00046C8F">
        <w:rPr>
          <w:rFonts w:ascii="Times New Roman" w:hAnsi="Times New Roman" w:cs="Times New Roman"/>
          <w:noProof/>
          <w:sz w:val="24"/>
          <w:szCs w:val="24"/>
        </w:rPr>
        <w:t xml:space="preserve">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ins w:id="139" w:author="Stephen Scherrer" w:date="2019-08-20T11:27:00Z">
        <w:r w:rsidR="009457CC">
          <w:rPr>
            <w:rFonts w:ascii="Times New Roman" w:hAnsi="Times New Roman" w:cs="Times New Roman"/>
            <w:noProof/>
            <w:sz w:val="24"/>
            <w:szCs w:val="24"/>
          </w:rPr>
          <w:t>While Models 3 and 4 had lower DIC values, b</w:t>
        </w:r>
        <w:commentRangeStart w:id="140"/>
        <w:r w:rsidRPr="00046C8F">
          <w:rPr>
            <w:rFonts w:ascii="Times New Roman" w:hAnsi="Times New Roman" w:cs="Times New Roman"/>
            <w:noProof/>
            <w:sz w:val="24"/>
            <w:szCs w:val="24"/>
          </w:rPr>
          <w:t>ased</w:t>
        </w:r>
      </w:ins>
      <w:commentRangeStart w:id="141"/>
      <w:del w:id="142" w:author="Stephen Scherrer" w:date="2019-08-20T11:27:00Z">
        <w:r w:rsidRPr="00046C8F">
          <w:rPr>
            <w:rFonts w:ascii="Times New Roman" w:hAnsi="Times New Roman" w:cs="Times New Roman"/>
            <w:noProof/>
            <w:sz w:val="24"/>
            <w:szCs w:val="24"/>
          </w:rPr>
          <w:delText>Based</w:delText>
        </w:r>
      </w:del>
      <w:r w:rsidRPr="00046C8F">
        <w:rPr>
          <w:rFonts w:ascii="Times New Roman" w:hAnsi="Times New Roman" w:cs="Times New Roman"/>
          <w:noProof/>
          <w:sz w:val="24"/>
          <w:szCs w:val="24"/>
        </w:rPr>
        <w:t xml:space="preserve"> upon parameter estimates and patterns of standard deviation, it is likely that </w:t>
      </w:r>
      <w:ins w:id="143" w:author="Stephen Scherrer" w:date="2019-08-20T11:27:00Z">
        <w:r w:rsidR="009457CC">
          <w:rPr>
            <w:rFonts w:ascii="Times New Roman" w:hAnsi="Times New Roman" w:cs="Times New Roman"/>
            <w:noProof/>
            <w:sz w:val="24"/>
            <w:szCs w:val="24"/>
          </w:rPr>
          <w:t xml:space="preserve">these models </w:t>
        </w:r>
      </w:ins>
      <w:del w:id="144" w:author="Stephen Scherrer" w:date="2019-08-20T11:27:00Z">
        <w:r w:rsidRPr="00046C8F">
          <w:rPr>
            <w:rFonts w:ascii="Times New Roman" w:hAnsi="Times New Roman" w:cs="Times New Roman"/>
            <w:noProof/>
            <w:sz w:val="24"/>
            <w:szCs w:val="24"/>
          </w:rPr>
          <w:delText xml:space="preserve">Model 3 and Model 4 </w:delText>
        </w:r>
      </w:del>
      <w:r>
        <w:rPr>
          <w:rFonts w:ascii="Times New Roman" w:hAnsi="Times New Roman" w:cs="Times New Roman"/>
          <w:noProof/>
          <w:sz w:val="24"/>
          <w:szCs w:val="24"/>
        </w:rPr>
        <w:t>we</w:t>
      </w:r>
      <w:r w:rsidRPr="00046C8F">
        <w:rPr>
          <w:rFonts w:ascii="Times New Roman" w:hAnsi="Times New Roman" w:cs="Times New Roman"/>
          <w:noProof/>
          <w:sz w:val="24"/>
          <w:szCs w:val="24"/>
        </w:rPr>
        <w:t>re not credible</w:t>
      </w:r>
      <w:commentRangeEnd w:id="141"/>
      <w:r w:rsidR="0097466E">
        <w:rPr>
          <w:rStyle w:val="CommentReference"/>
        </w:rPr>
        <w:commentReference w:id="141"/>
      </w:r>
      <w:commentRangeEnd w:id="140"/>
      <w:r w:rsidR="00897247">
        <w:rPr>
          <w:rStyle w:val="CommentReference"/>
        </w:rPr>
        <w:commentReference w:id="140"/>
      </w:r>
      <w:r w:rsidRPr="00046C8F">
        <w:rPr>
          <w:rFonts w:ascii="Times New Roman" w:hAnsi="Times New Roman" w:cs="Times New Roman"/>
          <w:noProof/>
          <w:sz w:val="24"/>
          <w:szCs w:val="24"/>
        </w:rPr>
        <w:t xml:space="preserve">. </w:t>
      </w:r>
      <w:r w:rsidR="00D558AB">
        <w:rPr>
          <w:rFonts w:ascii="Times New Roman" w:hAnsi="Times New Roman" w:cs="Times New Roman"/>
          <w:noProof/>
          <w:sz w:val="24"/>
          <w:szCs w:val="24"/>
        </w:rPr>
        <w:t xml:space="preserve">Similar </w:t>
      </w:r>
      <w:ins w:id="145" w:author="Stephen Scherrer" w:date="2019-08-20T11:27:00Z">
        <w:r w:rsidR="00EF785F">
          <w:rPr>
            <w:rFonts w:ascii="Times New Roman" w:hAnsi="Times New Roman" w:cs="Times New Roman"/>
            <w:noProof/>
            <w:sz w:val="24"/>
            <w:szCs w:val="24"/>
          </w:rPr>
          <w:t>parameter estimates</w:t>
        </w:r>
        <w:r w:rsidR="00D558AB">
          <w:rPr>
            <w:rFonts w:ascii="Times New Roman" w:hAnsi="Times New Roman" w:cs="Times New Roman"/>
            <w:noProof/>
            <w:sz w:val="24"/>
            <w:szCs w:val="24"/>
          </w:rPr>
          <w:t xml:space="preserve"> </w:t>
        </w:r>
        <w:r w:rsidR="00EF785F">
          <w:rPr>
            <w:rFonts w:ascii="Times New Roman" w:hAnsi="Times New Roman" w:cs="Times New Roman"/>
            <w:noProof/>
            <w:sz w:val="24"/>
            <w:szCs w:val="24"/>
          </w:rPr>
          <w:t>obtained from</w:t>
        </w:r>
        <w:r w:rsidR="00D558AB">
          <w:rPr>
            <w:rFonts w:ascii="Times New Roman" w:hAnsi="Times New Roman" w:cs="Times New Roman"/>
            <w:noProof/>
            <w:sz w:val="24"/>
            <w:szCs w:val="24"/>
          </w:rPr>
          <w:t xml:space="preserve"> Model</w:t>
        </w:r>
        <w:r w:rsidR="00EF785F">
          <w:rPr>
            <w:rFonts w:ascii="Times New Roman" w:hAnsi="Times New Roman" w:cs="Times New Roman"/>
            <w:noProof/>
            <w:sz w:val="24"/>
            <w:szCs w:val="24"/>
          </w:rPr>
          <w:t>s</w:t>
        </w:r>
      </w:ins>
      <w:del w:id="146" w:author="Stephen Scherrer" w:date="2019-08-20T11:27:00Z">
        <w:r w:rsidR="00D558AB">
          <w:rPr>
            <w:rFonts w:ascii="Times New Roman" w:hAnsi="Times New Roman" w:cs="Times New Roman"/>
            <w:noProof/>
            <w:sz w:val="24"/>
            <w:szCs w:val="24"/>
          </w:rPr>
          <w:delText>performance between Model</w:delText>
        </w:r>
      </w:del>
      <w:r w:rsidR="00D558AB">
        <w:rPr>
          <w:rFonts w:ascii="Times New Roman" w:hAnsi="Times New Roman" w:cs="Times New Roman"/>
          <w:noProof/>
          <w:sz w:val="24"/>
          <w:szCs w:val="24"/>
        </w:rPr>
        <w:t xml:space="preserve"> 1 and</w:t>
      </w:r>
      <w:del w:id="147" w:author="Stephen Scherrer" w:date="2019-08-20T11:27:00Z">
        <w:r w:rsidR="00D558AB">
          <w:rPr>
            <w:rFonts w:ascii="Times New Roman" w:hAnsi="Times New Roman" w:cs="Times New Roman"/>
            <w:noProof/>
            <w:sz w:val="24"/>
            <w:szCs w:val="24"/>
          </w:rPr>
          <w:delText xml:space="preserve"> Model</w:delText>
        </w:r>
      </w:del>
      <w:r w:rsidR="00D558AB">
        <w:rPr>
          <w:rFonts w:ascii="Times New Roman" w:hAnsi="Times New Roman" w:cs="Times New Roman"/>
          <w:noProof/>
          <w:sz w:val="24"/>
          <w:szCs w:val="24"/>
        </w:rPr>
        <w:t xml:space="preserve"> 2 </w:t>
      </w:r>
      <w:r w:rsidR="00D558AB" w:rsidRPr="00046C8F">
        <w:rPr>
          <w:rFonts w:ascii="Times New Roman" w:hAnsi="Times New Roman" w:cs="Times New Roman"/>
          <w:noProof/>
          <w:sz w:val="24"/>
          <w:szCs w:val="24"/>
        </w:rPr>
        <w:t>suggest</w:t>
      </w:r>
      <w:r w:rsidR="00D558AB">
        <w:rPr>
          <w:rFonts w:ascii="Times New Roman" w:hAnsi="Times New Roman" w:cs="Times New Roman"/>
          <w:noProof/>
          <w:sz w:val="24"/>
          <w:szCs w:val="24"/>
        </w:rPr>
        <w:t>ed</w:t>
      </w:r>
      <w:r w:rsidR="00D558AB" w:rsidRPr="00046C8F">
        <w:rPr>
          <w:rFonts w:ascii="Times New Roman" w:hAnsi="Times New Roman" w:cs="Times New Roman"/>
          <w:noProof/>
          <w:sz w:val="24"/>
          <w:szCs w:val="24"/>
        </w:rPr>
        <w:t xml:space="preserve"> that the primary source of individual variability </w:t>
      </w:r>
      <w:r w:rsidR="00D558AB">
        <w:rPr>
          <w:rFonts w:ascii="Times New Roman" w:hAnsi="Times New Roman" w:cs="Times New Roman"/>
          <w:noProof/>
          <w:sz w:val="24"/>
          <w:szCs w:val="24"/>
        </w:rPr>
        <w:t>wa</w:t>
      </w:r>
      <w:r w:rsidR="00D558AB"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58AB" w:rsidRPr="00046C8F">
        <w:rPr>
          <w:rFonts w:ascii="Times New Roman" w:hAnsi="Times New Roman" w:cs="Times New Roman"/>
          <w:noProof/>
          <w:sz w:val="24"/>
          <w:szCs w:val="24"/>
          <w:vertAlign w:val="subscript"/>
        </w:rPr>
        <w:t xml:space="preserve"> </w:t>
      </w:r>
      <w:r w:rsidR="00D558AB" w:rsidRPr="00046C8F">
        <w:rPr>
          <w:rFonts w:ascii="Times New Roman" w:hAnsi="Times New Roman" w:cs="Times New Roman"/>
          <w:noProof/>
          <w:sz w:val="24"/>
          <w:szCs w:val="24"/>
        </w:rPr>
        <w:t xml:space="preserve">parameter. </w:t>
      </w:r>
      <w:r w:rsidR="00D558AB">
        <w:rPr>
          <w:rFonts w:ascii="Times New Roman" w:hAnsi="Times New Roman" w:cs="Times New Roman"/>
          <w:sz w:val="24"/>
          <w:szCs w:val="24"/>
        </w:rPr>
        <w:t xml:space="preserve">This </w:t>
      </w:r>
      <w:r w:rsidR="004D3699">
        <w:rPr>
          <w:rFonts w:ascii="Times New Roman" w:hAnsi="Times New Roman" w:cs="Times New Roman"/>
          <w:sz w:val="24"/>
          <w:szCs w:val="24"/>
        </w:rPr>
        <w:t>is</w:t>
      </w:r>
      <w:r w:rsidR="00D558AB">
        <w:rPr>
          <w:rFonts w:ascii="Times New Roman" w:hAnsi="Times New Roman" w:cs="Times New Roman"/>
          <w:sz w:val="24"/>
          <w:szCs w:val="24"/>
        </w:rPr>
        <w:t xml:space="preserve"> </w:t>
      </w:r>
      <w:r w:rsidR="00D558AB" w:rsidRPr="00046C8F">
        <w:rPr>
          <w:rFonts w:ascii="Times New Roman" w:hAnsi="Times New Roman" w:cs="Times New Roman"/>
          <w:sz w:val="24"/>
          <w:szCs w:val="24"/>
        </w:rPr>
        <w:t xml:space="preserve">consistent with </w:t>
      </w:r>
      <w:r w:rsidR="004D3699">
        <w:rPr>
          <w:rFonts w:ascii="Times New Roman" w:hAnsi="Times New Roman" w:cs="Times New Roman"/>
          <w:sz w:val="24"/>
          <w:szCs w:val="24"/>
        </w:rPr>
        <w:t>other</w:t>
      </w:r>
      <w:r w:rsidR="00D558AB" w:rsidRPr="00046C8F">
        <w:rPr>
          <w:rFonts w:ascii="Times New Roman" w:hAnsi="Times New Roman" w:cs="Times New Roman"/>
          <w:sz w:val="24"/>
          <w:szCs w:val="24"/>
        </w:rPr>
        <w:t xml:space="preserve"> studies </w:t>
      </w:r>
      <w:r w:rsidR="00D558AB">
        <w:rPr>
          <w:rFonts w:ascii="Times New Roman" w:hAnsi="Times New Roman" w:cs="Times New Roman"/>
          <w:sz w:val="24"/>
          <w:szCs w:val="24"/>
        </w:rPr>
        <w:t>where</w:t>
      </w:r>
      <w:r w:rsidR="00D558AB" w:rsidRPr="00046C8F">
        <w:rPr>
          <w:rFonts w:ascii="Times New Roman" w:hAnsi="Times New Roman" w:cs="Times New Roman"/>
          <w:sz w:val="24"/>
          <w:szCs w:val="24"/>
        </w:rPr>
        <w:t xml:space="preserve"> </w:t>
      </w:r>
      <w:r w:rsidR="00D558AB">
        <w:rPr>
          <w:rFonts w:ascii="Times New Roman" w:hAnsi="Times New Roman" w:cs="Times New Roman"/>
          <w:sz w:val="24"/>
          <w:szCs w:val="24"/>
        </w:rPr>
        <w:t xml:space="preserve">the best </w:t>
      </w:r>
      <w:r w:rsidR="00D558AB" w:rsidRPr="00046C8F">
        <w:rPr>
          <w:rFonts w:ascii="Times New Roman" w:hAnsi="Times New Roman" w:cs="Times New Roman"/>
          <w:sz w:val="24"/>
          <w:szCs w:val="24"/>
        </w:rPr>
        <w:t xml:space="preserve">models </w:t>
      </w:r>
      <w:r w:rsidR="00D558AB">
        <w:rPr>
          <w:rFonts w:ascii="Times New Roman" w:hAnsi="Times New Roman" w:cs="Times New Roman"/>
          <w:sz w:val="24"/>
          <w:szCs w:val="24"/>
        </w:rPr>
        <w:t>account</w:t>
      </w:r>
      <w:r w:rsidR="004D3699">
        <w:rPr>
          <w:rFonts w:ascii="Times New Roman" w:hAnsi="Times New Roman" w:cs="Times New Roman"/>
          <w:sz w:val="24"/>
          <w:szCs w:val="24"/>
        </w:rPr>
        <w:t>ed</w:t>
      </w:r>
      <w:r w:rsidR="00D558AB"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D558AB" w:rsidRPr="00046C8F">
        <w:rPr>
          <w:rFonts w:ascii="Times New Roman" w:hAnsi="Times New Roman" w:cs="Times New Roman"/>
          <w:sz w:val="24"/>
          <w:szCs w:val="24"/>
        </w:rPr>
        <w:t xml:space="preserve">term </w:t>
      </w:r>
      <w:r w:rsidR="00D558AB">
        <w:rPr>
          <w:rFonts w:ascii="Times New Roman" w:hAnsi="Times New Roman" w:cs="Times New Roman"/>
          <w:sz w:val="24"/>
          <w:szCs w:val="24"/>
        </w:rPr>
        <w:t>alone was</w:t>
      </w:r>
      <w:r w:rsidR="00D558AB" w:rsidRPr="00046C8F">
        <w:rPr>
          <w:rFonts w:ascii="Times New Roman" w:hAnsi="Times New Roman" w:cs="Times New Roman"/>
          <w:sz w:val="24"/>
          <w:szCs w:val="24"/>
        </w:rPr>
        <w:t xml:space="preserve"> sufficient to describe growth while significantly reducing computational complexity </w:t>
      </w:r>
      <w:r w:rsidR="00D558AB">
        <w:rPr>
          <w:rFonts w:ascii="Times New Roman" w:hAnsi="Times New Roman" w:cs="Times New Roman"/>
          <w:sz w:val="24"/>
          <w:szCs w:val="24"/>
        </w:rPr>
        <w:t>(Eveson et al. 2007, Zhang et al. 2009)</w:t>
      </w:r>
      <w:r w:rsidR="00D558AB" w:rsidRPr="00046C8F">
        <w:rPr>
          <w:rFonts w:ascii="Times New Roman" w:hAnsi="Times New Roman" w:cs="Times New Roman"/>
          <w:sz w:val="24"/>
          <w:szCs w:val="24"/>
        </w:rPr>
        <w:t>.</w:t>
      </w:r>
    </w:p>
    <w:p w14:paraId="243CD711" w14:textId="77777777" w:rsidR="00486506" w:rsidRDefault="00F40956"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models, the parameters from Model 11 best predicted length at recapture across validation iterations and therefore represents the best estimated parameter set. </w:t>
      </w:r>
      <w:r w:rsidR="00813F68" w:rsidRPr="00046C8F">
        <w:rPr>
          <w:rFonts w:ascii="Times New Roman" w:hAnsi="Times New Roman" w:cs="Times New Roman"/>
          <w:sz w:val="24"/>
          <w:szCs w:val="24"/>
        </w:rPr>
        <w:t>Information from older</w:t>
      </w:r>
      <w:r w:rsidR="00813F68">
        <w:rPr>
          <w:rFonts w:ascii="Times New Roman" w:hAnsi="Times New Roman" w:cs="Times New Roman"/>
          <w:sz w:val="24"/>
          <w:szCs w:val="24"/>
        </w:rPr>
        <w:t>/larger</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fish</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was</w:t>
      </w:r>
      <w:r w:rsidR="00813F68" w:rsidRPr="00046C8F">
        <w:rPr>
          <w:rFonts w:ascii="Times New Roman" w:hAnsi="Times New Roman" w:cs="Times New Roman"/>
          <w:sz w:val="24"/>
          <w:szCs w:val="24"/>
        </w:rPr>
        <w:t xml:space="preserve"> very important for grounding the upper end of </w:t>
      </w:r>
      <w:r w:rsidR="00813F68">
        <w:rPr>
          <w:rFonts w:ascii="Times New Roman" w:hAnsi="Times New Roman" w:cs="Times New Roman"/>
          <w:sz w:val="24"/>
          <w:szCs w:val="24"/>
        </w:rPr>
        <w:t xml:space="preserve">integrative </w:t>
      </w:r>
      <w:r w:rsidR="00813F68" w:rsidRPr="00046C8F">
        <w:rPr>
          <w:rFonts w:ascii="Times New Roman" w:hAnsi="Times New Roman" w:cs="Times New Roman"/>
          <w:sz w:val="24"/>
          <w:szCs w:val="24"/>
        </w:rPr>
        <w:t>growth curve</w:t>
      </w:r>
      <w:r w:rsidR="00813F68">
        <w:rPr>
          <w:rFonts w:ascii="Times New Roman" w:hAnsi="Times New Roman" w:cs="Times New Roman"/>
          <w:sz w:val="24"/>
          <w:szCs w:val="24"/>
        </w:rPr>
        <w:t xml:space="preserve">s resulting in parameters that better predicted length at recapture. </w:t>
      </w:r>
      <w:commentRangeStart w:id="148"/>
      <w:commentRangeStart w:id="149"/>
      <w:r w:rsidR="00813F68">
        <w:rPr>
          <w:rFonts w:ascii="Times New Roman" w:hAnsi="Times New Roman" w:cs="Times New Roman"/>
          <w:sz w:val="24"/>
          <w:szCs w:val="24"/>
        </w:rPr>
        <w:t xml:space="preserve">Omission of the largest individuals from Models 1-5 resulted in low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13F68">
        <w:rPr>
          <w:rFonts w:ascii="Times New Roman" w:hAnsi="Times New Roman" w:cs="Times New Roman"/>
          <w:sz w:val="24"/>
          <w:szCs w:val="24"/>
        </w:rPr>
        <w:t>, causing</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 xml:space="preserve">growth curves to asymptote prematurely. </w:t>
      </w:r>
      <w:ins w:id="150" w:author="Stephen Scherrer" w:date="2019-08-20T11:27:00Z">
        <w:r w:rsidR="004A29E6">
          <w:rPr>
            <w:rFonts w:ascii="Times New Roman" w:hAnsi="Times New Roman" w:cs="Times New Roman"/>
            <w:sz w:val="24"/>
            <w:szCs w:val="24"/>
          </w:rPr>
          <w:t xml:space="preserve">When </w:t>
        </w:r>
        <w:r w:rsidR="00CA610A">
          <w:rPr>
            <w:rFonts w:ascii="Times New Roman" w:hAnsi="Times New Roman" w:cs="Times New Roman"/>
            <w:sz w:val="24"/>
            <w:szCs w:val="24"/>
          </w:rPr>
          <w:t>Includ</w:t>
        </w:r>
        <w:r w:rsidR="00251D7E">
          <w:rPr>
            <w:rFonts w:ascii="Times New Roman" w:hAnsi="Times New Roman" w:cs="Times New Roman"/>
            <w:sz w:val="24"/>
            <w:szCs w:val="24"/>
          </w:rPr>
          <w:t>ed</w:t>
        </w:r>
        <w:r w:rsidR="00CA610A">
          <w:rPr>
            <w:rFonts w:ascii="Times New Roman" w:hAnsi="Times New Roman" w:cs="Times New Roman"/>
            <w:sz w:val="24"/>
            <w:szCs w:val="24"/>
          </w:rPr>
          <w:t xml:space="preserve"> additional </w:t>
        </w:r>
      </w:ins>
      <w:del w:id="151" w:author="Stephen Scherrer" w:date="2019-08-20T11:27:00Z">
        <w:r w:rsidR="00813F68">
          <w:rPr>
            <w:rFonts w:ascii="Times New Roman" w:hAnsi="Times New Roman" w:cs="Times New Roman"/>
            <w:sz w:val="24"/>
            <w:szCs w:val="24"/>
          </w:rPr>
          <w:delText>The</w:delText>
        </w:r>
        <w:r w:rsidR="00813F68" w:rsidRPr="00046C8F">
          <w:rPr>
            <w:rFonts w:ascii="Times New Roman" w:hAnsi="Times New Roman" w:cs="Times New Roman"/>
            <w:sz w:val="24"/>
            <w:szCs w:val="24"/>
          </w:rPr>
          <w:delText xml:space="preserve"> </w:delText>
        </w:r>
        <w:r w:rsidR="00813F68">
          <w:rPr>
            <w:rFonts w:ascii="Times New Roman" w:hAnsi="Times New Roman" w:cs="Times New Roman"/>
            <w:sz w:val="24"/>
            <w:szCs w:val="24"/>
          </w:rPr>
          <w:delText>OTP</w:delText>
        </w:r>
        <w:r w:rsidR="00813F68" w:rsidRPr="00046C8F">
          <w:rPr>
            <w:rFonts w:ascii="Times New Roman" w:hAnsi="Times New Roman" w:cs="Times New Roman"/>
            <w:sz w:val="24"/>
            <w:szCs w:val="24"/>
          </w:rPr>
          <w:delText xml:space="preserve"> </w:delText>
        </w:r>
      </w:del>
      <w:r w:rsidR="00813F68" w:rsidRPr="00046C8F">
        <w:rPr>
          <w:rFonts w:ascii="Times New Roman" w:hAnsi="Times New Roman" w:cs="Times New Roman"/>
          <w:sz w:val="24"/>
          <w:szCs w:val="24"/>
        </w:rPr>
        <w:t xml:space="preserve">data </w:t>
      </w:r>
      <w:ins w:id="152" w:author="Stephen Scherrer" w:date="2019-08-20T11:27:00Z">
        <w:r w:rsidR="00CA610A">
          <w:rPr>
            <w:rFonts w:ascii="Times New Roman" w:hAnsi="Times New Roman" w:cs="Times New Roman"/>
            <w:sz w:val="24"/>
            <w:szCs w:val="24"/>
          </w:rPr>
          <w:t>sources resulted in growth</w:t>
        </w:r>
      </w:ins>
      <w:del w:id="153" w:author="Stephen Scherrer" w:date="2019-08-20T11:27:00Z">
        <w:r w:rsidR="00813F68" w:rsidRPr="00046C8F">
          <w:rPr>
            <w:rFonts w:ascii="Times New Roman" w:hAnsi="Times New Roman" w:cs="Times New Roman"/>
            <w:sz w:val="24"/>
            <w:szCs w:val="24"/>
          </w:rPr>
          <w:delText xml:space="preserve">described here includes </w:delText>
        </w:r>
        <w:r w:rsidR="00813F68" w:rsidRPr="00622A71">
          <w:rPr>
            <w:rFonts w:ascii="Times New Roman" w:hAnsi="Times New Roman" w:cs="Times New Roman"/>
            <w:i/>
            <w:sz w:val="24"/>
            <w:szCs w:val="24"/>
          </w:rPr>
          <w:delText>P. filamentosus</w:delText>
        </w:r>
        <w:r w:rsidR="00813F68" w:rsidRPr="00046C8F">
          <w:rPr>
            <w:rFonts w:ascii="Times New Roman" w:hAnsi="Times New Roman" w:cs="Times New Roman"/>
            <w:sz w:val="24"/>
            <w:szCs w:val="24"/>
          </w:rPr>
          <w:delText xml:space="preserve"> with fork lengths at capture spanning 19.1 - 52.8 cm (mean = 32.9, s.d. = 5.</w:delText>
        </w:r>
        <w:r w:rsidR="00813F68">
          <w:rPr>
            <w:rFonts w:ascii="Times New Roman" w:hAnsi="Times New Roman" w:cs="Times New Roman"/>
            <w:sz w:val="24"/>
            <w:szCs w:val="24"/>
          </w:rPr>
          <w:delText>1)</w:delText>
        </w:r>
        <w:commentRangeStart w:id="154"/>
        <w:r w:rsidR="00813F68">
          <w:rPr>
            <w:rFonts w:ascii="Times New Roman" w:hAnsi="Times New Roman" w:cs="Times New Roman"/>
            <w:sz w:val="24"/>
            <w:szCs w:val="24"/>
          </w:rPr>
          <w:delText xml:space="preserve">. </w:delText>
        </w:r>
        <w:commentRangeEnd w:id="148"/>
        <w:r w:rsidR="00120F42">
          <w:rPr>
            <w:rStyle w:val="CommentReference"/>
          </w:rPr>
          <w:commentReference w:id="148"/>
        </w:r>
      </w:del>
      <w:commentRangeEnd w:id="149"/>
      <w:r w:rsidR="00A65296">
        <w:rPr>
          <w:rStyle w:val="CommentReference"/>
        </w:rPr>
        <w:commentReference w:id="149"/>
      </w:r>
      <w:del w:id="155" w:author="Stephen Scherrer" w:date="2019-08-20T11:27:00Z">
        <w:r>
          <w:rPr>
            <w:rFonts w:ascii="Times New Roman" w:hAnsi="Times New Roman" w:cs="Times New Roman"/>
            <w:sz w:val="24"/>
            <w:szCs w:val="24"/>
          </w:rPr>
          <w:delText>Using</w:delText>
        </w:r>
      </w:del>
      <w:r>
        <w:rPr>
          <w:rFonts w:ascii="Times New Roman" w:hAnsi="Times New Roman" w:cs="Times New Roman"/>
          <w:sz w:val="24"/>
          <w:szCs w:val="24"/>
        </w:rPr>
        <w:t xml:space="preserve"> </w:t>
      </w:r>
      <w:r w:rsidR="00813F68">
        <w:rPr>
          <w:rFonts w:ascii="Times New Roman" w:hAnsi="Times New Roman" w:cs="Times New Roman"/>
          <w:sz w:val="24"/>
          <w:szCs w:val="24"/>
        </w:rPr>
        <w:t>parameters</w:t>
      </w:r>
      <w:r>
        <w:rPr>
          <w:rFonts w:ascii="Times New Roman" w:hAnsi="Times New Roman" w:cs="Times New Roman"/>
          <w:sz w:val="24"/>
          <w:szCs w:val="24"/>
        </w:rPr>
        <w:t xml:space="preserve"> </w:t>
      </w:r>
      <w:ins w:id="156" w:author="Stephen Scherrer" w:date="2019-08-20T11:27:00Z">
        <w:r w:rsidR="00CA610A">
          <w:rPr>
            <w:rFonts w:ascii="Times New Roman" w:hAnsi="Times New Roman" w:cs="Times New Roman"/>
            <w:sz w:val="24"/>
            <w:szCs w:val="24"/>
          </w:rPr>
          <w:t xml:space="preserve">that were better able to predict the length of fish recaptured </w:t>
        </w:r>
      </w:ins>
      <w:r>
        <w:rPr>
          <w:rFonts w:ascii="Times New Roman" w:hAnsi="Times New Roman" w:cs="Times New Roman"/>
          <w:sz w:val="24"/>
          <w:szCs w:val="24"/>
        </w:rPr>
        <w:t xml:space="preserve">from </w:t>
      </w:r>
      <w:ins w:id="157" w:author="Stephen Scherrer" w:date="2019-08-20T11:27:00Z">
        <w:r w:rsidR="00CA610A">
          <w:rPr>
            <w:rFonts w:ascii="Times New Roman" w:hAnsi="Times New Roman" w:cs="Times New Roman"/>
            <w:sz w:val="24"/>
            <w:szCs w:val="24"/>
          </w:rPr>
          <w:t xml:space="preserve">the MHI in the OTP study. </w:t>
        </w:r>
      </w:ins>
      <w:del w:id="158" w:author="Stephen Scherrer" w:date="2019-08-20T11:27:00Z">
        <w:r>
          <w:rPr>
            <w:rFonts w:ascii="Times New Roman" w:hAnsi="Times New Roman" w:cs="Times New Roman"/>
            <w:sz w:val="24"/>
            <w:szCs w:val="24"/>
          </w:rPr>
          <w:delText>Model 11</w:delText>
        </w:r>
        <w:r w:rsidR="00813F68">
          <w:rPr>
            <w:rFonts w:ascii="Times New Roman" w:hAnsi="Times New Roman" w:cs="Times New Roman"/>
            <w:sz w:val="24"/>
            <w:szCs w:val="24"/>
          </w:rPr>
          <w:delText xml:space="preserve">, this </w:delText>
        </w:r>
        <w:r w:rsidR="00813F68" w:rsidRPr="00046C8F">
          <w:rPr>
            <w:rFonts w:ascii="Times New Roman" w:hAnsi="Times New Roman" w:cs="Times New Roman"/>
            <w:sz w:val="24"/>
            <w:szCs w:val="24"/>
          </w:rPr>
          <w:delText>correspon</w:delText>
        </w:r>
        <w:r w:rsidR="00813F68">
          <w:rPr>
            <w:rFonts w:ascii="Times New Roman" w:hAnsi="Times New Roman" w:cs="Times New Roman"/>
            <w:sz w:val="24"/>
            <w:szCs w:val="24"/>
          </w:rPr>
          <w:delText xml:space="preserve">ded </w:delText>
        </w:r>
        <w:r w:rsidR="00813F68" w:rsidRPr="00046C8F">
          <w:rPr>
            <w:rFonts w:ascii="Times New Roman" w:hAnsi="Times New Roman" w:cs="Times New Roman"/>
            <w:sz w:val="24"/>
            <w:szCs w:val="24"/>
          </w:rPr>
          <w:delText>to mean ages between 1.5 and 7 years</w:delText>
        </w:r>
        <w:r w:rsidR="00813F68">
          <w:rPr>
            <w:rFonts w:ascii="Times New Roman" w:hAnsi="Times New Roman" w:cs="Times New Roman"/>
            <w:sz w:val="24"/>
            <w:szCs w:val="24"/>
          </w:rPr>
          <w:delText xml:space="preserve"> </w:delText>
        </w:r>
        <w:r w:rsidR="00813F68" w:rsidRPr="00046C8F">
          <w:rPr>
            <w:rFonts w:ascii="Times New Roman" w:hAnsi="Times New Roman" w:cs="Times New Roman"/>
            <w:sz w:val="24"/>
            <w:szCs w:val="24"/>
          </w:rPr>
          <w:delText>(</w:delText>
        </w:r>
        <w:r w:rsidR="00813F68">
          <w:rPr>
            <w:rFonts w:ascii="Times New Roman" w:hAnsi="Times New Roman" w:cs="Times New Roman"/>
            <w:sz w:val="24"/>
            <w:szCs w:val="24"/>
          </w:rPr>
          <w:delText>Figure 5</w:delText>
        </w:r>
        <w:r w:rsidR="00813F68" w:rsidRPr="00046C8F">
          <w:rPr>
            <w:rFonts w:ascii="Times New Roman" w:hAnsi="Times New Roman" w:cs="Times New Roman"/>
            <w:sz w:val="24"/>
            <w:szCs w:val="24"/>
          </w:rPr>
          <w:delText>)</w:delText>
        </w:r>
        <w:r w:rsidR="00813F68">
          <w:rPr>
            <w:rFonts w:ascii="Times New Roman" w:hAnsi="Times New Roman" w:cs="Times New Roman"/>
            <w:sz w:val="24"/>
            <w:szCs w:val="24"/>
          </w:rPr>
          <w:delText xml:space="preserve">. </w:delText>
        </w:r>
        <w:commentRangeEnd w:id="154"/>
        <w:r w:rsidR="004D1662">
          <w:rPr>
            <w:rStyle w:val="CommentReference"/>
          </w:rPr>
          <w:commentReference w:id="154"/>
        </w:r>
      </w:del>
    </w:p>
    <w:p w14:paraId="7B7D8668" w14:textId="53D8D34E" w:rsidR="00813F68" w:rsidRDefault="00813F68" w:rsidP="00813F68">
      <w:pPr>
        <w:spacing w:line="480" w:lineRule="auto"/>
        <w:ind w:firstLine="720"/>
        <w:rPr>
          <w:rFonts w:ascii="Times New Roman" w:hAnsi="Times New Roman" w:cs="Times New Roman"/>
          <w:sz w:val="24"/>
          <w:szCs w:val="24"/>
        </w:rPr>
      </w:pPr>
      <w:ins w:id="159" w:author="Stephen Scherrer" w:date="2019-08-20T11:27:00Z">
        <w:r>
          <w:rPr>
            <w:rFonts w:ascii="Times New Roman" w:hAnsi="Times New Roman" w:cs="Times New Roman"/>
            <w:sz w:val="24"/>
            <w:szCs w:val="24"/>
          </w:rPr>
          <w:t xml:space="preserve">Additional data sources included in integrative models represent collections spanning several decades and were collected across both the MHI and NWHI. When incorporating these </w:t>
        </w:r>
        <w:r>
          <w:rPr>
            <w:rFonts w:ascii="Times New Roman" w:hAnsi="Times New Roman" w:cs="Times New Roman"/>
            <w:sz w:val="24"/>
            <w:szCs w:val="24"/>
          </w:rPr>
          <w:lastRenderedPageBreak/>
          <w:t xml:space="preserve">additional data sources, it must be assumed that growth within the population did not differ significantly with time or region. Genetic homogeneity between NWHI and MHI stocks (Gaither et al. 2010, Gaither et al. 2011) justified incorporating data from both regions and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sidR="007143AF">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manualFormatting":"(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r w:rsidR="00B7641A">
          <w:rPr>
            <w:rFonts w:ascii="Times New Roman" w:hAnsi="Times New Roman" w:cs="Times New Roman"/>
            <w:noProof/>
            <w:sz w:val="24"/>
            <w:szCs w:val="24"/>
            <w:lang w:val="haw-US"/>
          </w:rPr>
          <w:t>M</w:t>
        </w:r>
        <w:r w:rsidRPr="00F174B7">
          <w:rPr>
            <w:rFonts w:ascii="Times New Roman" w:hAnsi="Times New Roman" w:cs="Times New Roman"/>
            <w:noProof/>
            <w:sz w:val="24"/>
            <w:szCs w:val="24"/>
          </w:rPr>
          <w:t>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del w:id="160" w:author="Stephen Scherrer" w:date="2019-08-20T11:27:00Z">
        <w:r>
          <w:rPr>
            <w:rFonts w:ascii="Times New Roman" w:hAnsi="Times New Roman" w:cs="Times New Roman"/>
            <w:sz w:val="24"/>
            <w:szCs w:val="24"/>
          </w:rPr>
          <w:delText xml:space="preserve">Additional data sources included in integrative models represent collections spanning several decades and were collected across both the MHI and NWHI. When incorporating these additional data sources, it must be assumed that growth within the population did not differ significantly with time or region. </w:delText>
        </w:r>
        <w:commentRangeStart w:id="161"/>
        <w:r>
          <w:rPr>
            <w:rFonts w:ascii="Times New Roman" w:hAnsi="Times New Roman" w:cs="Times New Roman"/>
            <w:sz w:val="24"/>
            <w:szCs w:val="24"/>
          </w:rPr>
          <w:delText xml:space="preserve">Genetic homogeneity between NWHI and MHI stocks (Gaither et al. 2010, Gaither et al. 2011) justified incorporating data from both regions and with the exception of Ralston and Miyamoto (1983), all subsequent studies of growth for </w:delText>
        </w:r>
        <w:r>
          <w:rPr>
            <w:rFonts w:ascii="Times New Roman" w:hAnsi="Times New Roman" w:cs="Times New Roman"/>
            <w:i/>
            <w:sz w:val="24"/>
            <w:szCs w:val="24"/>
          </w:rPr>
          <w:delText xml:space="preserve">P. filamentosus </w:delText>
        </w:r>
        <w:r>
          <w:rPr>
            <w:rFonts w:ascii="Times New Roman" w:hAnsi="Times New Roman" w:cs="Times New Roman"/>
            <w:sz w:val="24"/>
            <w:szCs w:val="24"/>
          </w:rPr>
          <w:delText xml:space="preserve">in the Hawaiian archipelago have included data or parameter estimates from one or more previous studies in their calculations regardless of time and place of collection </w:delText>
        </w:r>
        <w:r>
          <w:rPr>
            <w:rFonts w:ascii="Times New Roman" w:hAnsi="Times New Roman" w:cs="Times New Roman"/>
            <w:sz w:val="24"/>
            <w:szCs w:val="24"/>
          </w:rPr>
          <w:fldChar w:fldCharType="begin" w:fldLock="1"/>
        </w:r>
        <w:r>
          <w:rPr>
            <w:rFonts w:ascii="Times New Roman" w:hAnsi="Times New Roman" w:cs="Times New Roman"/>
            <w:sz w:val="24"/>
            <w:szCs w:val="24"/>
          </w:rPr>
          <w:del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del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delText>(De</w:delText>
        </w:r>
        <w:r w:rsidR="00B7641A">
          <w:rPr>
            <w:rFonts w:ascii="Times New Roman" w:hAnsi="Times New Roman" w:cs="Times New Roman"/>
            <w:noProof/>
            <w:sz w:val="24"/>
            <w:szCs w:val="24"/>
            <w:lang w:val="haw-US"/>
          </w:rPr>
          <w:delText>M</w:delText>
        </w:r>
        <w:r w:rsidRPr="00F174B7" w:rsidDel="00B7641A">
          <w:rPr>
            <w:rFonts w:ascii="Times New Roman" w:hAnsi="Times New Roman" w:cs="Times New Roman"/>
            <w:noProof/>
            <w:sz w:val="24"/>
            <w:szCs w:val="24"/>
          </w:rPr>
          <w:delText>m</w:delText>
        </w:r>
        <w:r w:rsidRPr="00F174B7">
          <w:rPr>
            <w:rFonts w:ascii="Times New Roman" w:hAnsi="Times New Roman" w:cs="Times New Roman"/>
            <w:noProof/>
            <w:sz w:val="24"/>
            <w:szCs w:val="24"/>
          </w:rPr>
          <w:delText>artini et al. 1994, Moffitt and Parrish 1996, Andrews et al. 2012)</w:delText>
        </w:r>
        <w:r>
          <w:rPr>
            <w:rFonts w:ascii="Times New Roman" w:hAnsi="Times New Roman" w:cs="Times New Roman"/>
            <w:sz w:val="24"/>
            <w:szCs w:val="24"/>
          </w:rPr>
          <w:fldChar w:fldCharType="end"/>
        </w:r>
        <w:r>
          <w:rPr>
            <w:rFonts w:ascii="Times New Roman" w:hAnsi="Times New Roman" w:cs="Times New Roman"/>
            <w:sz w:val="24"/>
            <w:szCs w:val="24"/>
          </w:rPr>
          <w:delText xml:space="preserve">. </w:delText>
        </w:r>
      </w:del>
      <w:commentRangeEnd w:id="161"/>
      <w:r w:rsidR="000D113E">
        <w:rPr>
          <w:rStyle w:val="CommentReference"/>
        </w:rPr>
        <w:commentReference w:id="161"/>
      </w:r>
      <w:ins w:id="162" w:author="Stephen Scherrer" w:date="2019-08-20T11:27:00Z">
        <w:r w:rsidR="00CA610A">
          <w:rPr>
            <w:rFonts w:ascii="Times New Roman" w:hAnsi="Times New Roman" w:cs="Times New Roman"/>
            <w:sz w:val="24"/>
            <w:szCs w:val="24"/>
          </w:rPr>
          <w:t xml:space="preserve"> H</w:t>
        </w:r>
        <w:r w:rsidR="0046137A">
          <w:rPr>
            <w:rFonts w:ascii="Times New Roman" w:hAnsi="Times New Roman" w:cs="Times New Roman"/>
            <w:sz w:val="24"/>
            <w:szCs w:val="24"/>
          </w:rPr>
          <w:t>owever, these spatial and temporal assumptions may not reflect phenotypic realities and further work is required to resolve whether differences in growth exist between the two regions.</w:t>
        </w:r>
        <w:r w:rsidR="00550E65">
          <w:rPr>
            <w:rFonts w:ascii="Times New Roman" w:hAnsi="Times New Roman" w:cs="Times New Roman"/>
            <w:sz w:val="24"/>
            <w:szCs w:val="24"/>
          </w:rPr>
          <w:t xml:space="preserve"> </w:t>
        </w:r>
      </w:ins>
    </w:p>
    <w:p w14:paraId="3529BF0C" w14:textId="2E893294" w:rsidR="00E8463B" w:rsidRDefault="00B37117" w:rsidP="00E8463B">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ameters obtained from our models and those published elsewhere underestimate the size at recapture for the largest fish</w:t>
      </w:r>
      <w:r w:rsidR="006B3353">
        <w:rPr>
          <w:rFonts w:ascii="Times New Roman" w:hAnsi="Times New Roman" w:cs="Times New Roman"/>
          <w:sz w:val="24"/>
          <w:szCs w:val="24"/>
        </w:rPr>
        <w:t xml:space="preserve"> </w:t>
      </w:r>
      <w:r w:rsidR="00486506">
        <w:rPr>
          <w:rFonts w:ascii="Times New Roman" w:hAnsi="Times New Roman" w:cs="Times New Roman"/>
          <w:sz w:val="24"/>
          <w:szCs w:val="24"/>
        </w:rPr>
        <w:t xml:space="preserve">in the OTP dataset </w:t>
      </w:r>
      <w:r w:rsidR="006B3353">
        <w:rPr>
          <w:rFonts w:ascii="Times New Roman" w:hAnsi="Times New Roman" w:cs="Times New Roman"/>
          <w:sz w:val="24"/>
          <w:szCs w:val="24"/>
        </w:rPr>
        <w:t>(approximate fork length &gt; 50 cm) (Figure 4)</w:t>
      </w:r>
      <w:r>
        <w:rPr>
          <w:rFonts w:ascii="Times New Roman" w:hAnsi="Times New Roman" w:cs="Times New Roman"/>
          <w:sz w:val="24"/>
          <w:szCs w:val="24"/>
        </w:rPr>
        <w:t xml:space="preserve">. </w:t>
      </w:r>
      <w:ins w:id="163" w:author="Stephen Scherrer" w:date="2019-08-20T11:27:00Z">
        <w:r w:rsidR="004E7498">
          <w:rPr>
            <w:rFonts w:ascii="Times New Roman" w:hAnsi="Times New Roman" w:cs="Times New Roman"/>
            <w:sz w:val="24"/>
            <w:szCs w:val="24"/>
          </w:rPr>
          <w:t>Sexual size</w:t>
        </w:r>
      </w:ins>
      <w:commentRangeStart w:id="164"/>
      <w:del w:id="165" w:author="Stephen Scherrer" w:date="2019-08-20T11:27:00Z">
        <w:r w:rsidR="00ED5F4C">
          <w:rPr>
            <w:rFonts w:ascii="Times New Roman" w:hAnsi="Times New Roman" w:cs="Times New Roman"/>
            <w:sz w:val="24"/>
            <w:szCs w:val="24"/>
          </w:rPr>
          <w:delText>We suspect sexual</w:delText>
        </w:r>
      </w:del>
      <w:commentRangeStart w:id="166"/>
      <w:r w:rsidR="00ED5F4C">
        <w:rPr>
          <w:rFonts w:ascii="Times New Roman" w:hAnsi="Times New Roman" w:cs="Times New Roman"/>
          <w:sz w:val="24"/>
          <w:szCs w:val="24"/>
        </w:rPr>
        <w:t xml:space="preserve"> dimorphism may</w:t>
      </w:r>
      <w:r w:rsidR="00ED5F4C" w:rsidRPr="00046C8F">
        <w:rPr>
          <w:rFonts w:ascii="Times New Roman" w:hAnsi="Times New Roman" w:cs="Times New Roman"/>
          <w:sz w:val="24"/>
          <w:szCs w:val="24"/>
        </w:rPr>
        <w:t xml:space="preserve"> explain </w:t>
      </w:r>
      <w:r w:rsidR="006B3353">
        <w:rPr>
          <w:rFonts w:ascii="Times New Roman" w:hAnsi="Times New Roman" w:cs="Times New Roman"/>
          <w:sz w:val="24"/>
          <w:szCs w:val="24"/>
        </w:rPr>
        <w:t>this</w:t>
      </w:r>
      <w:r w:rsidR="00ED5F4C" w:rsidRPr="00046C8F">
        <w:rPr>
          <w:rFonts w:ascii="Times New Roman" w:hAnsi="Times New Roman" w:cs="Times New Roman"/>
          <w:sz w:val="24"/>
          <w:szCs w:val="24"/>
        </w:rPr>
        <w:t xml:space="preserve"> poor predictive </w:t>
      </w:r>
      <w:r w:rsidR="006B3353">
        <w:rPr>
          <w:rFonts w:ascii="Times New Roman" w:hAnsi="Times New Roman" w:cs="Times New Roman"/>
          <w:sz w:val="24"/>
          <w:szCs w:val="24"/>
        </w:rPr>
        <w:t>ability</w:t>
      </w:r>
      <w:r w:rsidR="00ED5F4C">
        <w:rPr>
          <w:rFonts w:ascii="Times New Roman" w:hAnsi="Times New Roman" w:cs="Times New Roman"/>
          <w:sz w:val="24"/>
          <w:szCs w:val="24"/>
        </w:rPr>
        <w:t xml:space="preserve">. </w:t>
      </w:r>
      <w:commentRangeEnd w:id="164"/>
      <w:ins w:id="167" w:author="Stephen Scherrer" w:date="2019-08-20T11:27:00Z">
        <w:r w:rsidR="0009097F">
          <w:rPr>
            <w:rStyle w:val="CommentReference"/>
          </w:rPr>
          <w:commentReference w:id="164"/>
        </w:r>
        <w:commentRangeEnd w:id="166"/>
        <w:r w:rsidR="00CC37A0">
          <w:rPr>
            <w:rStyle w:val="CommentReference"/>
          </w:rPr>
          <w:commentReference w:id="166"/>
        </w:r>
        <w:r w:rsidR="0046137A" w:rsidRPr="0046137A">
          <w:rPr>
            <w:rFonts w:ascii="Times New Roman" w:hAnsi="Times New Roman" w:cs="Times New Roman"/>
            <w:sz w:val="24"/>
            <w:szCs w:val="24"/>
          </w:rPr>
          <w:t xml:space="preserve"> </w:t>
        </w:r>
        <w:commentRangeStart w:id="168"/>
        <w:r w:rsidR="00C45F6A">
          <w:rPr>
            <w:rFonts w:ascii="Times New Roman" w:hAnsi="Times New Roman" w:cs="Times New Roman"/>
            <w:sz w:val="24"/>
            <w:szCs w:val="24"/>
          </w:rPr>
          <w:t xml:space="preserve">If one sex attains a greater asymptotic length than the other, that sex is likely to be </w:t>
        </w:r>
        <w:r w:rsidR="00550E65">
          <w:rPr>
            <w:rFonts w:ascii="Times New Roman" w:hAnsi="Times New Roman" w:cs="Times New Roman"/>
            <w:sz w:val="24"/>
            <w:szCs w:val="24"/>
          </w:rPr>
          <w:t>overrepresented</w:t>
        </w:r>
        <w:r w:rsidR="00C45F6A">
          <w:rPr>
            <w:rFonts w:ascii="Times New Roman" w:hAnsi="Times New Roman" w:cs="Times New Roman"/>
            <w:sz w:val="24"/>
            <w:szCs w:val="24"/>
          </w:rPr>
          <w:t xml:space="preserve"> in the largest size classes relative to the total population. At sizes where the sex ratio of individuals is similar to the sex ratio of the total sampled population, averaging of model parameters between sexes results in excess model deviation. </w:t>
        </w:r>
        <w:commentRangeEnd w:id="168"/>
        <w:r w:rsidR="00C45F6A">
          <w:rPr>
            <w:rStyle w:val="CommentReference"/>
          </w:rPr>
          <w:commentReference w:id="168"/>
        </w:r>
        <w:r w:rsidR="00C45F6A">
          <w:rPr>
            <w:rFonts w:ascii="Times New Roman" w:hAnsi="Times New Roman" w:cs="Times New Roman"/>
            <w:sz w:val="24"/>
            <w:szCs w:val="24"/>
          </w:rPr>
          <w:t xml:space="preserve">However, </w:t>
        </w:r>
        <w:commentRangeStart w:id="169"/>
        <w:commentRangeStart w:id="170"/>
        <w:r w:rsidR="00C45F6A">
          <w:rPr>
            <w:rFonts w:ascii="Times New Roman" w:hAnsi="Times New Roman" w:cs="Times New Roman"/>
            <w:sz w:val="24"/>
            <w:szCs w:val="24"/>
          </w:rPr>
          <w:t>for the largest sizes where</w:t>
        </w:r>
        <w:r w:rsidR="00C45F6A" w:rsidRPr="00046C8F">
          <w:rPr>
            <w:rFonts w:ascii="Times New Roman" w:hAnsi="Times New Roman" w:cs="Times New Roman"/>
            <w:sz w:val="24"/>
            <w:szCs w:val="24"/>
          </w:rPr>
          <w:t xml:space="preserve"> sex ratio</w:t>
        </w:r>
        <w:r w:rsidR="00C45F6A">
          <w:rPr>
            <w:rFonts w:ascii="Times New Roman" w:hAnsi="Times New Roman" w:cs="Times New Roman"/>
            <w:sz w:val="24"/>
            <w:szCs w:val="24"/>
          </w:rPr>
          <w:t>s</w:t>
        </w:r>
        <w:r w:rsidR="00C45F6A" w:rsidRPr="00046C8F">
          <w:rPr>
            <w:rFonts w:ascii="Times New Roman" w:hAnsi="Times New Roman" w:cs="Times New Roman"/>
            <w:sz w:val="24"/>
            <w:szCs w:val="24"/>
          </w:rPr>
          <w:t xml:space="preserve"> </w:t>
        </w:r>
        <w:commentRangeEnd w:id="169"/>
        <w:r w:rsidR="00C45F6A">
          <w:rPr>
            <w:rStyle w:val="CommentReference"/>
          </w:rPr>
          <w:commentReference w:id="169"/>
        </w:r>
        <w:commentRangeEnd w:id="170"/>
        <w:r w:rsidR="000E0639">
          <w:rPr>
            <w:rStyle w:val="CommentReference"/>
          </w:rPr>
          <w:commentReference w:id="170"/>
        </w:r>
        <w:r w:rsidR="00C45F6A">
          <w:rPr>
            <w:rFonts w:ascii="Times New Roman" w:hAnsi="Times New Roman" w:cs="Times New Roman"/>
            <w:sz w:val="24"/>
            <w:szCs w:val="24"/>
          </w:rPr>
          <w:t xml:space="preserve">are </w:t>
        </w:r>
        <w:r w:rsidR="00C45F6A" w:rsidRPr="00046C8F">
          <w:rPr>
            <w:rFonts w:ascii="Times New Roman" w:hAnsi="Times New Roman" w:cs="Times New Roman"/>
            <w:sz w:val="24"/>
            <w:szCs w:val="24"/>
          </w:rPr>
          <w:t xml:space="preserve">not representative of </w:t>
        </w:r>
        <w:r w:rsidR="00C45F6A">
          <w:rPr>
            <w:rFonts w:ascii="Times New Roman" w:hAnsi="Times New Roman" w:cs="Times New Roman"/>
            <w:sz w:val="24"/>
            <w:szCs w:val="24"/>
          </w:rPr>
          <w:t xml:space="preserve">the population as a whole, </w:t>
        </w:r>
        <w:r w:rsidR="00C45F6A" w:rsidRPr="00046C8F">
          <w:rPr>
            <w:rFonts w:ascii="Times New Roman" w:hAnsi="Times New Roman" w:cs="Times New Roman"/>
            <w:sz w:val="24"/>
            <w:szCs w:val="24"/>
          </w:rPr>
          <w:t xml:space="preserve">estimated growth parameters </w:t>
        </w:r>
        <w:r w:rsidR="00C45F6A">
          <w:rPr>
            <w:rFonts w:ascii="Times New Roman" w:hAnsi="Times New Roman" w:cs="Times New Roman"/>
            <w:sz w:val="24"/>
            <w:szCs w:val="24"/>
          </w:rPr>
          <w:t xml:space="preserve">represent an average of both sexes and </w:t>
        </w:r>
        <w:r w:rsidR="00C45F6A" w:rsidRPr="00046C8F">
          <w:rPr>
            <w:rFonts w:ascii="Times New Roman" w:hAnsi="Times New Roman" w:cs="Times New Roman"/>
            <w:sz w:val="24"/>
            <w:szCs w:val="24"/>
          </w:rPr>
          <w:t>will underestimate recapture lengths for</w:t>
        </w:r>
        <w:r w:rsidR="00C45F6A">
          <w:rPr>
            <w:rFonts w:ascii="Times New Roman" w:hAnsi="Times New Roman" w:cs="Times New Roman"/>
            <w:sz w:val="24"/>
            <w:szCs w:val="24"/>
          </w:rPr>
          <w:t xml:space="preserve"> largest individuals from one sex while overestimating the recapture length of the largest individuals of the other</w:t>
        </w:r>
        <w:r w:rsidR="00C45F6A" w:rsidRPr="00046C8F">
          <w:rPr>
            <w:rFonts w:ascii="Times New Roman" w:hAnsi="Times New Roman" w:cs="Times New Roman"/>
            <w:sz w:val="24"/>
            <w:szCs w:val="24"/>
          </w:rPr>
          <w:t>.</w:t>
        </w:r>
        <w:r w:rsidR="00C45F6A">
          <w:rPr>
            <w:rFonts w:ascii="Times New Roman" w:hAnsi="Times New Roman" w:cs="Times New Roman"/>
            <w:sz w:val="24"/>
            <w:szCs w:val="24"/>
          </w:rPr>
          <w:t xml:space="preserve"> </w:t>
        </w:r>
        <w:r w:rsidR="00CC37A0">
          <w:rPr>
            <w:rFonts w:ascii="Times New Roman" w:hAnsi="Times New Roman" w:cs="Times New Roman"/>
            <w:sz w:val="24"/>
            <w:szCs w:val="24"/>
          </w:rPr>
          <w:t xml:space="preserve">While not pronounced, dimorphic size differences </w:t>
        </w:r>
        <w:r w:rsidR="0046137A">
          <w:rPr>
            <w:rFonts w:ascii="Times New Roman" w:hAnsi="Times New Roman" w:cs="Times New Roman"/>
            <w:sz w:val="24"/>
            <w:szCs w:val="24"/>
          </w:rPr>
          <w:t>have been observed in a number of lutjanid species</w:t>
        </w:r>
        <w:r w:rsidR="00CC37A0">
          <w:rPr>
            <w:rFonts w:ascii="Times New Roman" w:hAnsi="Times New Roman" w:cs="Times New Roman"/>
            <w:sz w:val="24"/>
            <w:szCs w:val="24"/>
          </w:rPr>
          <w:t xml:space="preserve"> </w:t>
        </w:r>
        <w:r w:rsidR="0046137A">
          <w:rPr>
            <w:rFonts w:ascii="Times New Roman" w:hAnsi="Times New Roman" w:cs="Times New Roman"/>
            <w:sz w:val="24"/>
            <w:szCs w:val="24"/>
          </w:rPr>
          <w:fldChar w:fldCharType="begin" w:fldLock="1"/>
        </w:r>
        <w:r w:rsidR="00251D7E">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Williams et al. 2017, Taylor et al. 2018, Nichols 2019)","plainTextFormattedCitation":"(Grimes 1987, Mees 1993, Newman et al. 2000, Newman and Dunk 2002, Williams et al. 2017, Taylor et al. 2018, Nichols 2019)","previouslyFormattedCitation":"(Grimes 1987, Mees 1993, Newman et al. 2000, Newman and Dunk 2002, Williams et al. 2017, Taylor et al. 2018, Nichols 2019)"},"properties":{"noteIndex":0},"schema":"https://github.com/citation-style-language/schema/raw/master/csl-citation.json"}</w:instrText>
        </w:r>
        <w:r w:rsidR="0046137A">
          <w:rPr>
            <w:rFonts w:ascii="Times New Roman" w:hAnsi="Times New Roman" w:cs="Times New Roman"/>
            <w:sz w:val="24"/>
            <w:szCs w:val="24"/>
          </w:rPr>
          <w:fldChar w:fldCharType="separate"/>
        </w:r>
        <w:r w:rsidR="007143AF" w:rsidRPr="007143AF">
          <w:rPr>
            <w:rFonts w:ascii="Times New Roman" w:hAnsi="Times New Roman" w:cs="Times New Roman"/>
            <w:noProof/>
            <w:sz w:val="24"/>
            <w:szCs w:val="24"/>
          </w:rPr>
          <w:t>(Grimes 1987, Mees 1993, Newman et al. 2000, Newman and Dunk 2002, Williams et al. 2017, Taylor et al. 2018, Nichols 2019)</w:t>
        </w:r>
        <w:r w:rsidR="0046137A">
          <w:rPr>
            <w:rFonts w:ascii="Times New Roman" w:hAnsi="Times New Roman" w:cs="Times New Roman"/>
            <w:sz w:val="24"/>
            <w:szCs w:val="24"/>
          </w:rPr>
          <w:fldChar w:fldCharType="end"/>
        </w:r>
        <w:r w:rsidR="0046137A">
          <w:rPr>
            <w:rFonts w:ascii="Times New Roman" w:hAnsi="Times New Roman" w:cs="Times New Roman"/>
            <w:sz w:val="24"/>
            <w:szCs w:val="24"/>
          </w:rPr>
          <w:t xml:space="preserve">. </w:t>
        </w:r>
        <w:commentRangeStart w:id="171"/>
        <w:commentRangeStart w:id="172"/>
        <w:commentRangeEnd w:id="171"/>
        <w:r w:rsidR="0046137A">
          <w:rPr>
            <w:rStyle w:val="CommentReference"/>
          </w:rPr>
          <w:commentReference w:id="171"/>
        </w:r>
        <w:commentRangeEnd w:id="172"/>
        <w:r w:rsidR="000E0639">
          <w:rPr>
            <w:rStyle w:val="CommentReference"/>
          </w:rPr>
          <w:commentReference w:id="172"/>
        </w:r>
        <w:r w:rsidR="00C45F6A">
          <w:rPr>
            <w:rFonts w:ascii="Times New Roman" w:hAnsi="Times New Roman" w:cs="Times New Roman"/>
            <w:sz w:val="24"/>
            <w:szCs w:val="24"/>
          </w:rPr>
          <w:t>E</w:t>
        </w:r>
        <w:r w:rsidR="00C45F6A" w:rsidRPr="00046C8F">
          <w:rPr>
            <w:rFonts w:ascii="Times New Roman" w:hAnsi="Times New Roman" w:cs="Times New Roman"/>
            <w:sz w:val="24"/>
            <w:szCs w:val="24"/>
          </w:rPr>
          <w:t xml:space="preserve">stimations of growth parameters for </w:t>
        </w:r>
        <w:r w:rsidR="00C45F6A" w:rsidRPr="00622A71">
          <w:rPr>
            <w:rFonts w:ascii="Times New Roman" w:hAnsi="Times New Roman" w:cs="Times New Roman"/>
            <w:i/>
            <w:sz w:val="24"/>
            <w:szCs w:val="24"/>
          </w:rPr>
          <w:t>P. filamentosus</w:t>
        </w:r>
        <w:r w:rsidR="00C45F6A" w:rsidRPr="00046C8F">
          <w:rPr>
            <w:rFonts w:ascii="Times New Roman" w:hAnsi="Times New Roman" w:cs="Times New Roman"/>
            <w:sz w:val="24"/>
            <w:szCs w:val="24"/>
          </w:rPr>
          <w:t xml:space="preserve"> in the Central Pacific</w:t>
        </w:r>
        <w:r w:rsidR="00C45F6A">
          <w:rPr>
            <w:rFonts w:ascii="Times New Roman" w:hAnsi="Times New Roman" w:cs="Times New Roman"/>
            <w:sz w:val="24"/>
            <w:szCs w:val="24"/>
          </w:rPr>
          <w:t xml:space="preserve"> are sex agnostic and the method for non-invasive sexing of this species was unknown until </w:t>
        </w:r>
        <w:r w:rsidR="00C45F6A">
          <w:rPr>
            <w:rFonts w:ascii="Times New Roman" w:hAnsi="Times New Roman" w:cs="Times New Roman"/>
            <w:sz w:val="24"/>
            <w:szCs w:val="24"/>
          </w:rPr>
          <w:lastRenderedPageBreak/>
          <w:t>recently (Luers et al. 2017). However, e</w:t>
        </w:r>
        <w:r w:rsidR="00A04418">
          <w:rPr>
            <w:rFonts w:ascii="Times New Roman" w:hAnsi="Times New Roman" w:cs="Times New Roman"/>
            <w:sz w:val="24"/>
            <w:szCs w:val="24"/>
          </w:rPr>
          <w:t>lsewhere in their distribution,</w:t>
        </w:r>
        <w:r w:rsidR="00CC37A0">
          <w:rPr>
            <w:rFonts w:ascii="Times New Roman" w:hAnsi="Times New Roman" w:cs="Times New Roman"/>
            <w:sz w:val="24"/>
            <w:szCs w:val="24"/>
          </w:rPr>
          <w:t xml:space="preserve"> larger </w:t>
        </w:r>
        <w:r w:rsidR="00C45F6A">
          <w:rPr>
            <w:rFonts w:ascii="Times New Roman" w:hAnsi="Times New Roman" w:cs="Times New Roman"/>
            <w:sz w:val="24"/>
            <w:szCs w:val="24"/>
          </w:rPr>
          <w:t>asymptotic</w:t>
        </w:r>
        <w:r w:rsidR="00CC37A0">
          <w:rPr>
            <w:rFonts w:ascii="Times New Roman" w:hAnsi="Times New Roman" w:cs="Times New Roman"/>
            <w:sz w:val="24"/>
            <w:szCs w:val="24"/>
          </w:rPr>
          <w:t xml:space="preserve"> length</w:t>
        </w:r>
        <w:r w:rsidR="00A04418">
          <w:rPr>
            <w:rFonts w:ascii="Times New Roman" w:hAnsi="Times New Roman" w:cs="Times New Roman"/>
            <w:sz w:val="24"/>
            <w:szCs w:val="24"/>
          </w:rPr>
          <w:t>s</w:t>
        </w:r>
        <w:r w:rsidR="00CC37A0">
          <w:rPr>
            <w:rFonts w:ascii="Times New Roman" w:hAnsi="Times New Roman" w:cs="Times New Roman"/>
            <w:sz w:val="24"/>
            <w:szCs w:val="24"/>
          </w:rPr>
          <w:t xml:space="preserve"> </w:t>
        </w:r>
        <w:r w:rsidR="00A04418">
          <w:rPr>
            <w:rFonts w:ascii="Times New Roman" w:hAnsi="Times New Roman" w:cs="Times New Roman"/>
            <w:sz w:val="24"/>
            <w:szCs w:val="24"/>
          </w:rPr>
          <w:t>have been</w:t>
        </w:r>
        <w:r w:rsidR="00CC37A0">
          <w:rPr>
            <w:rFonts w:ascii="Times New Roman" w:hAnsi="Times New Roman" w:cs="Times New Roman"/>
            <w:sz w:val="24"/>
            <w:szCs w:val="24"/>
          </w:rPr>
          <w:t xml:space="preserve"> reported for male </w:t>
        </w:r>
        <w:r w:rsidR="00CC37A0">
          <w:rPr>
            <w:rFonts w:ascii="Times New Roman" w:hAnsi="Times New Roman" w:cs="Times New Roman"/>
            <w:i/>
            <w:iCs/>
            <w:sz w:val="24"/>
            <w:szCs w:val="24"/>
          </w:rPr>
          <w:t>P. filamentosus</w:t>
        </w:r>
        <w:r w:rsidR="00A04418">
          <w:rPr>
            <w:rFonts w:ascii="Times New Roman" w:hAnsi="Times New Roman" w:cs="Times New Roman"/>
            <w:sz w:val="24"/>
            <w:szCs w:val="24"/>
          </w:rPr>
          <w:t xml:space="preserve"> in the Seychelles while</w:t>
        </w:r>
        <w:r w:rsidR="00C45F6A">
          <w:rPr>
            <w:rFonts w:ascii="Times New Roman" w:hAnsi="Times New Roman" w:cs="Times New Roman"/>
            <w:sz w:val="24"/>
            <w:szCs w:val="24"/>
          </w:rPr>
          <w:t xml:space="preserve"> during research fishing in the Northwestern Hawaiian Islands, the number of </w:t>
        </w:r>
        <w:r w:rsidR="00A04418">
          <w:rPr>
            <w:rFonts w:ascii="Times New Roman" w:hAnsi="Times New Roman" w:cs="Times New Roman"/>
            <w:sz w:val="24"/>
            <w:szCs w:val="24"/>
          </w:rPr>
          <w:t xml:space="preserve">females </w:t>
        </w:r>
        <w:r w:rsidR="00C45F6A">
          <w:rPr>
            <w:rFonts w:ascii="Times New Roman" w:hAnsi="Times New Roman" w:cs="Times New Roman"/>
            <w:sz w:val="24"/>
            <w:szCs w:val="24"/>
          </w:rPr>
          <w:t xml:space="preserve">outnumbered males almost 2:1 in the largest size classes, </w:t>
        </w:r>
        <w:r w:rsidR="00A04418">
          <w:rPr>
            <w:rFonts w:ascii="Times New Roman" w:hAnsi="Times New Roman" w:cs="Times New Roman"/>
            <w:sz w:val="24"/>
            <w:szCs w:val="24"/>
          </w:rPr>
          <w:t xml:space="preserve">and </w:t>
        </w:r>
        <w:r w:rsidR="00C45F6A">
          <w:rPr>
            <w:rFonts w:ascii="Times New Roman" w:hAnsi="Times New Roman" w:cs="Times New Roman"/>
            <w:sz w:val="24"/>
            <w:szCs w:val="24"/>
          </w:rPr>
          <w:t xml:space="preserve">in Guam </w:t>
        </w:r>
        <w:r w:rsidR="00A04418">
          <w:rPr>
            <w:rFonts w:ascii="Times New Roman" w:hAnsi="Times New Roman" w:cs="Times New Roman"/>
            <w:sz w:val="24"/>
            <w:szCs w:val="24"/>
          </w:rPr>
          <w:t>no difference</w:t>
        </w:r>
        <w:r w:rsidR="00C45F6A">
          <w:rPr>
            <w:rFonts w:ascii="Times New Roman" w:hAnsi="Times New Roman" w:cs="Times New Roman"/>
            <w:sz w:val="24"/>
            <w:szCs w:val="24"/>
          </w:rPr>
          <w:t>s</w:t>
        </w:r>
        <w:r w:rsidR="00A04418">
          <w:rPr>
            <w:rFonts w:ascii="Times New Roman" w:hAnsi="Times New Roman" w:cs="Times New Roman"/>
            <w:sz w:val="24"/>
            <w:szCs w:val="24"/>
          </w:rPr>
          <w:t xml:space="preserve"> </w:t>
        </w:r>
        <w:r w:rsidR="00C45F6A">
          <w:rPr>
            <w:rFonts w:ascii="Times New Roman" w:hAnsi="Times New Roman" w:cs="Times New Roman"/>
            <w:sz w:val="24"/>
            <w:szCs w:val="24"/>
          </w:rPr>
          <w:t>between sexes were</w:t>
        </w:r>
        <w:r w:rsidR="00A04418">
          <w:rPr>
            <w:rFonts w:ascii="Times New Roman" w:hAnsi="Times New Roman" w:cs="Times New Roman"/>
            <w:sz w:val="24"/>
            <w:szCs w:val="24"/>
          </w:rPr>
          <w:t xml:space="preserve"> </w:t>
        </w:r>
        <w:r w:rsidR="00C45F6A">
          <w:rPr>
            <w:rFonts w:ascii="Times New Roman" w:hAnsi="Times New Roman" w:cs="Times New Roman"/>
            <w:sz w:val="24"/>
            <w:szCs w:val="24"/>
          </w:rPr>
          <w:t>observed</w:t>
        </w:r>
        <w:r w:rsidR="00CC37A0">
          <w:rPr>
            <w:rFonts w:ascii="Times New Roman" w:hAnsi="Times New Roman" w:cs="Times New Roman"/>
            <w:i/>
            <w:iCs/>
            <w:sz w:val="24"/>
            <w:szCs w:val="24"/>
          </w:rPr>
          <w:t xml:space="preserve"> </w:t>
        </w:r>
        <w:r w:rsidR="00CC37A0">
          <w:rPr>
            <w:rFonts w:ascii="Times New Roman" w:hAnsi="Times New Roman" w:cs="Times New Roman"/>
            <w:i/>
            <w:iCs/>
            <w:sz w:val="24"/>
            <w:szCs w:val="24"/>
          </w:rPr>
          <w:fldChar w:fldCharType="begin" w:fldLock="1"/>
        </w:r>
        <w:r w:rsidR="00251D7E">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Mees 1993)"},"properties":{"noteIndex":0},"schema":"https://github.com/citation-style-language/schema/raw/master/csl-citation.json"}</w:instrText>
        </w:r>
        <w:r w:rsidR="00CC37A0">
          <w:rPr>
            <w:rFonts w:ascii="Times New Roman" w:hAnsi="Times New Roman" w:cs="Times New Roman"/>
            <w:i/>
            <w:iCs/>
            <w:sz w:val="24"/>
            <w:szCs w:val="24"/>
          </w:rPr>
          <w:fldChar w:fldCharType="separate"/>
        </w:r>
        <w:r w:rsidR="00251D7E" w:rsidRPr="00251D7E">
          <w:rPr>
            <w:rFonts w:ascii="Times New Roman" w:hAnsi="Times New Roman" w:cs="Times New Roman"/>
            <w:iCs/>
            <w:noProof/>
            <w:sz w:val="24"/>
            <w:szCs w:val="24"/>
          </w:rPr>
          <w:t>(Kami 1973, Kikkawa 1984, Mees 1993)</w:t>
        </w:r>
        <w:r w:rsidR="00CC37A0">
          <w:rPr>
            <w:rFonts w:ascii="Times New Roman" w:hAnsi="Times New Roman" w:cs="Times New Roman"/>
            <w:i/>
            <w:iCs/>
            <w:sz w:val="24"/>
            <w:szCs w:val="24"/>
          </w:rPr>
          <w:fldChar w:fldCharType="end"/>
        </w:r>
        <w:r w:rsidR="00CC37A0">
          <w:rPr>
            <w:rFonts w:ascii="Times New Roman" w:hAnsi="Times New Roman" w:cs="Times New Roman"/>
            <w:i/>
            <w:iCs/>
            <w:sz w:val="24"/>
            <w:szCs w:val="24"/>
          </w:rPr>
          <w:t xml:space="preserve">. </w:t>
        </w:r>
      </w:ins>
      <w:del w:id="173" w:author="Stephen Scherrer" w:date="2019-08-20T11:27:00Z">
        <w:r w:rsidR="007565FE">
          <w:rPr>
            <w:rFonts w:ascii="Times New Roman" w:hAnsi="Times New Roman" w:cs="Times New Roman"/>
            <w:sz w:val="24"/>
            <w:szCs w:val="24"/>
          </w:rPr>
          <w:delText>E</w:delText>
        </w:r>
        <w:r w:rsidR="00777395" w:rsidRPr="00046C8F">
          <w:rPr>
            <w:rFonts w:ascii="Times New Roman" w:hAnsi="Times New Roman" w:cs="Times New Roman"/>
            <w:sz w:val="24"/>
            <w:szCs w:val="24"/>
          </w:rPr>
          <w:delText xml:space="preserve">stimations of growth parameters for </w:delText>
        </w:r>
        <w:r w:rsidR="00777395" w:rsidRPr="00622A71">
          <w:rPr>
            <w:rFonts w:ascii="Times New Roman" w:hAnsi="Times New Roman" w:cs="Times New Roman"/>
            <w:i/>
            <w:sz w:val="24"/>
            <w:szCs w:val="24"/>
          </w:rPr>
          <w:delText>P. filamentosus</w:delText>
        </w:r>
        <w:r w:rsidR="00777395" w:rsidRPr="00046C8F">
          <w:rPr>
            <w:rFonts w:ascii="Times New Roman" w:hAnsi="Times New Roman" w:cs="Times New Roman"/>
            <w:sz w:val="24"/>
            <w:szCs w:val="24"/>
          </w:rPr>
          <w:delText xml:space="preserve"> in the Central Pacific</w:delText>
        </w:r>
        <w:r w:rsidR="007565FE">
          <w:rPr>
            <w:rFonts w:ascii="Times New Roman" w:hAnsi="Times New Roman" w:cs="Times New Roman"/>
            <w:sz w:val="24"/>
            <w:szCs w:val="24"/>
          </w:rPr>
          <w:delText xml:space="preserve"> are </w:delText>
        </w:r>
        <w:r w:rsidR="00ED5F4C">
          <w:rPr>
            <w:rFonts w:ascii="Times New Roman" w:hAnsi="Times New Roman" w:cs="Times New Roman"/>
            <w:sz w:val="24"/>
            <w:szCs w:val="24"/>
          </w:rPr>
          <w:delText>sex agnostic</w:delText>
        </w:r>
        <w:r w:rsidR="007565FE">
          <w:rPr>
            <w:rFonts w:ascii="Times New Roman" w:hAnsi="Times New Roman" w:cs="Times New Roman"/>
            <w:sz w:val="24"/>
            <w:szCs w:val="24"/>
          </w:rPr>
          <w:delText xml:space="preserve"> and the method for non-invasive sexing of this species was unknown until recently (Luers et al. 2017). </w:delText>
        </w:r>
        <w:commentRangeStart w:id="174"/>
        <w:r w:rsidR="00ED5F4C">
          <w:rPr>
            <w:rFonts w:ascii="Times New Roman" w:hAnsi="Times New Roman" w:cs="Times New Roman"/>
            <w:sz w:val="24"/>
            <w:szCs w:val="24"/>
          </w:rPr>
          <w:delText>If</w:delText>
        </w:r>
        <w:r w:rsidR="00E8463B">
          <w:rPr>
            <w:rFonts w:ascii="Times New Roman" w:hAnsi="Times New Roman" w:cs="Times New Roman"/>
            <w:sz w:val="24"/>
            <w:szCs w:val="24"/>
          </w:rPr>
          <w:delText xml:space="preserve"> one </w:delText>
        </w:r>
        <w:r w:rsidR="008B4D93">
          <w:rPr>
            <w:rFonts w:ascii="Times New Roman" w:hAnsi="Times New Roman" w:cs="Times New Roman"/>
            <w:sz w:val="24"/>
            <w:szCs w:val="24"/>
          </w:rPr>
          <w:delText>sex</w:delText>
        </w:r>
        <w:r w:rsidR="00E8463B">
          <w:rPr>
            <w:rFonts w:ascii="Times New Roman" w:hAnsi="Times New Roman" w:cs="Times New Roman"/>
            <w:sz w:val="24"/>
            <w:szCs w:val="24"/>
          </w:rPr>
          <w:delText xml:space="preserve"> attains a greater asymptotic length than the other, that sex is likely to be over represented in the largest size classes relative to the total population. At sizes where the sex ratio of individuals is similar to the sex ratio of the total sampled population, averaging of model parameters </w:delText>
        </w:r>
        <w:r w:rsidR="00E3548C">
          <w:rPr>
            <w:rFonts w:ascii="Times New Roman" w:hAnsi="Times New Roman" w:cs="Times New Roman"/>
            <w:sz w:val="24"/>
            <w:szCs w:val="24"/>
          </w:rPr>
          <w:delText xml:space="preserve">between sexes </w:delText>
        </w:r>
        <w:r w:rsidR="00E8463B">
          <w:rPr>
            <w:rFonts w:ascii="Times New Roman" w:hAnsi="Times New Roman" w:cs="Times New Roman"/>
            <w:sz w:val="24"/>
            <w:szCs w:val="24"/>
          </w:rPr>
          <w:delText xml:space="preserve">results </w:delText>
        </w:r>
        <w:r w:rsidR="00E3548C">
          <w:rPr>
            <w:rFonts w:ascii="Times New Roman" w:hAnsi="Times New Roman" w:cs="Times New Roman"/>
            <w:sz w:val="24"/>
            <w:szCs w:val="24"/>
          </w:rPr>
          <w:delText>in</w:delText>
        </w:r>
        <w:r w:rsidR="00E8463B">
          <w:rPr>
            <w:rFonts w:ascii="Times New Roman" w:hAnsi="Times New Roman" w:cs="Times New Roman"/>
            <w:sz w:val="24"/>
            <w:szCs w:val="24"/>
          </w:rPr>
          <w:delText xml:space="preserve"> excess model deviation. </w:delText>
        </w:r>
        <w:commentRangeEnd w:id="174"/>
        <w:r w:rsidR="00033AB3">
          <w:rPr>
            <w:rStyle w:val="CommentReference"/>
          </w:rPr>
          <w:commentReference w:id="174"/>
        </w:r>
        <w:r w:rsidR="00E8463B">
          <w:rPr>
            <w:rFonts w:ascii="Times New Roman" w:hAnsi="Times New Roman" w:cs="Times New Roman"/>
            <w:sz w:val="24"/>
            <w:szCs w:val="24"/>
          </w:rPr>
          <w:delText xml:space="preserve">However, </w:delText>
        </w:r>
        <w:commentRangeStart w:id="175"/>
        <w:r w:rsidR="008576D6">
          <w:rPr>
            <w:rFonts w:ascii="Times New Roman" w:hAnsi="Times New Roman" w:cs="Times New Roman"/>
            <w:sz w:val="24"/>
            <w:szCs w:val="24"/>
          </w:rPr>
          <w:delText xml:space="preserve">for the largest sizes </w:delText>
        </w:r>
        <w:r w:rsidR="00E3548C">
          <w:rPr>
            <w:rFonts w:ascii="Times New Roman" w:hAnsi="Times New Roman" w:cs="Times New Roman"/>
            <w:sz w:val="24"/>
            <w:szCs w:val="24"/>
          </w:rPr>
          <w:delText>where</w:delText>
        </w:r>
        <w:r w:rsidR="00E8463B" w:rsidRPr="00046C8F">
          <w:rPr>
            <w:rFonts w:ascii="Times New Roman" w:hAnsi="Times New Roman" w:cs="Times New Roman"/>
            <w:sz w:val="24"/>
            <w:szCs w:val="24"/>
          </w:rPr>
          <w:delText xml:space="preserve"> sex ratio</w:delText>
        </w:r>
        <w:r w:rsidR="008576D6">
          <w:rPr>
            <w:rFonts w:ascii="Times New Roman" w:hAnsi="Times New Roman" w:cs="Times New Roman"/>
            <w:sz w:val="24"/>
            <w:szCs w:val="24"/>
          </w:rPr>
          <w:delText>s</w:delText>
        </w:r>
        <w:r w:rsidR="00E8463B" w:rsidRPr="00046C8F">
          <w:rPr>
            <w:rFonts w:ascii="Times New Roman" w:hAnsi="Times New Roman" w:cs="Times New Roman"/>
            <w:sz w:val="24"/>
            <w:szCs w:val="24"/>
          </w:rPr>
          <w:delText xml:space="preserve"> </w:delText>
        </w:r>
        <w:commentRangeEnd w:id="175"/>
        <w:r w:rsidR="003722A2">
          <w:rPr>
            <w:rStyle w:val="CommentReference"/>
          </w:rPr>
          <w:commentReference w:id="175"/>
        </w:r>
        <w:r w:rsidR="008576D6">
          <w:rPr>
            <w:rFonts w:ascii="Times New Roman" w:hAnsi="Times New Roman" w:cs="Times New Roman"/>
            <w:sz w:val="24"/>
            <w:szCs w:val="24"/>
          </w:rPr>
          <w:delText xml:space="preserve">are </w:delText>
        </w:r>
        <w:r w:rsidR="00E8463B" w:rsidRPr="00046C8F">
          <w:rPr>
            <w:rFonts w:ascii="Times New Roman" w:hAnsi="Times New Roman" w:cs="Times New Roman"/>
            <w:sz w:val="24"/>
            <w:szCs w:val="24"/>
          </w:rPr>
          <w:delText xml:space="preserve">not representative of </w:delText>
        </w:r>
        <w:r w:rsidR="00E8463B">
          <w:rPr>
            <w:rFonts w:ascii="Times New Roman" w:hAnsi="Times New Roman" w:cs="Times New Roman"/>
            <w:sz w:val="24"/>
            <w:szCs w:val="24"/>
          </w:rPr>
          <w:delText xml:space="preserve">the population as a whole, </w:delText>
        </w:r>
        <w:r w:rsidR="00E8463B" w:rsidRPr="00046C8F">
          <w:rPr>
            <w:rFonts w:ascii="Times New Roman" w:hAnsi="Times New Roman" w:cs="Times New Roman"/>
            <w:sz w:val="24"/>
            <w:szCs w:val="24"/>
          </w:rPr>
          <w:delText xml:space="preserve">estimated growth parameters </w:delText>
        </w:r>
        <w:r w:rsidR="008576D6">
          <w:rPr>
            <w:rFonts w:ascii="Times New Roman" w:hAnsi="Times New Roman" w:cs="Times New Roman"/>
            <w:sz w:val="24"/>
            <w:szCs w:val="24"/>
          </w:rPr>
          <w:delText xml:space="preserve">represent an </w:delText>
        </w:r>
        <w:r w:rsidR="00E8463B">
          <w:rPr>
            <w:rFonts w:ascii="Times New Roman" w:hAnsi="Times New Roman" w:cs="Times New Roman"/>
            <w:sz w:val="24"/>
            <w:szCs w:val="24"/>
          </w:rPr>
          <w:delText>averag</w:delText>
        </w:r>
        <w:r w:rsidR="008576D6">
          <w:rPr>
            <w:rFonts w:ascii="Times New Roman" w:hAnsi="Times New Roman" w:cs="Times New Roman"/>
            <w:sz w:val="24"/>
            <w:szCs w:val="24"/>
          </w:rPr>
          <w:delText>e of</w:delText>
        </w:r>
        <w:r w:rsidR="00E8463B">
          <w:rPr>
            <w:rFonts w:ascii="Times New Roman" w:hAnsi="Times New Roman" w:cs="Times New Roman"/>
            <w:sz w:val="24"/>
            <w:szCs w:val="24"/>
          </w:rPr>
          <w:delText xml:space="preserve"> </w:delText>
        </w:r>
        <w:r w:rsidR="008576D6">
          <w:rPr>
            <w:rFonts w:ascii="Times New Roman" w:hAnsi="Times New Roman" w:cs="Times New Roman"/>
            <w:sz w:val="24"/>
            <w:szCs w:val="24"/>
          </w:rPr>
          <w:delText>both</w:delText>
        </w:r>
        <w:r w:rsidR="00E8463B">
          <w:rPr>
            <w:rFonts w:ascii="Times New Roman" w:hAnsi="Times New Roman" w:cs="Times New Roman"/>
            <w:sz w:val="24"/>
            <w:szCs w:val="24"/>
          </w:rPr>
          <w:delText xml:space="preserve"> sexes </w:delText>
        </w:r>
        <w:r w:rsidR="00E3548C">
          <w:rPr>
            <w:rFonts w:ascii="Times New Roman" w:hAnsi="Times New Roman" w:cs="Times New Roman"/>
            <w:sz w:val="24"/>
            <w:szCs w:val="24"/>
          </w:rPr>
          <w:delText xml:space="preserve">and </w:delText>
        </w:r>
        <w:r w:rsidR="00E8463B" w:rsidRPr="00046C8F">
          <w:rPr>
            <w:rFonts w:ascii="Times New Roman" w:hAnsi="Times New Roman" w:cs="Times New Roman"/>
            <w:sz w:val="24"/>
            <w:szCs w:val="24"/>
          </w:rPr>
          <w:delText>will underestimate recapture lengths for</w:delText>
        </w:r>
        <w:r w:rsidR="00E8463B">
          <w:rPr>
            <w:rFonts w:ascii="Times New Roman" w:hAnsi="Times New Roman" w:cs="Times New Roman"/>
            <w:sz w:val="24"/>
            <w:szCs w:val="24"/>
          </w:rPr>
          <w:delText xml:space="preserve"> largest individuals from one sex while overestimating the recapture length of the largest individuals of the other</w:delText>
        </w:r>
        <w:r w:rsidR="00E8463B" w:rsidRPr="00046C8F">
          <w:rPr>
            <w:rFonts w:ascii="Times New Roman" w:hAnsi="Times New Roman" w:cs="Times New Roman"/>
            <w:sz w:val="24"/>
            <w:szCs w:val="24"/>
          </w:rPr>
          <w:delText>.</w:delText>
        </w:r>
        <w:r w:rsidR="00ED5F4C">
          <w:rPr>
            <w:rFonts w:ascii="Times New Roman" w:hAnsi="Times New Roman" w:cs="Times New Roman"/>
            <w:sz w:val="24"/>
            <w:szCs w:val="24"/>
          </w:rPr>
          <w:delText xml:space="preserve"> </w:delText>
        </w:r>
      </w:del>
    </w:p>
    <w:p w14:paraId="1CD09FF6" w14:textId="1C0BBF2B"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00ED5F4C">
        <w:rPr>
          <w:rFonts w:ascii="Times New Roman" w:hAnsi="Times New Roman" w:cs="Times New Roman"/>
          <w:sz w:val="24"/>
          <w:szCs w:val="24"/>
        </w:rPr>
        <w:t>A</w:t>
      </w:r>
      <w:r w:rsidR="00ED5F4C" w:rsidRPr="00046C8F">
        <w:rPr>
          <w:rFonts w:ascii="Times New Roman" w:hAnsi="Times New Roman" w:cs="Times New Roman"/>
          <w:sz w:val="24"/>
          <w:szCs w:val="24"/>
        </w:rPr>
        <w:t>ccurate estimates of von Bertalanffy growth parameters are</w:t>
      </w:r>
      <w:r w:rsidR="00ED5F4C">
        <w:rPr>
          <w:rFonts w:ascii="Times New Roman" w:hAnsi="Times New Roman" w:cs="Times New Roman"/>
          <w:sz w:val="24"/>
          <w:szCs w:val="24"/>
        </w:rPr>
        <w:t xml:space="preserve"> very </w:t>
      </w:r>
      <w:r w:rsidR="00ED5F4C" w:rsidRPr="00046C8F">
        <w:rPr>
          <w:rFonts w:ascii="Times New Roman" w:hAnsi="Times New Roman" w:cs="Times New Roman"/>
          <w:sz w:val="24"/>
          <w:szCs w:val="24"/>
        </w:rPr>
        <w:t>importa</w:t>
      </w:r>
      <w:r w:rsidR="00ED5F4C">
        <w:rPr>
          <w:rFonts w:ascii="Times New Roman" w:hAnsi="Times New Roman" w:cs="Times New Roman"/>
          <w:sz w:val="24"/>
          <w:szCs w:val="24"/>
        </w:rPr>
        <w:t>nt for management.</w:t>
      </w:r>
      <w:r w:rsidR="00A27B2A">
        <w:rPr>
          <w:rFonts w:ascii="Times New Roman" w:hAnsi="Times New Roman" w:cs="Times New Roman"/>
          <w:sz w:val="24"/>
          <w:szCs w:val="24"/>
        </w:rPr>
        <w:t xml:space="preserve"> </w:t>
      </w:r>
      <w:r>
        <w:rPr>
          <w:rFonts w:ascii="Times New Roman" w:hAnsi="Times New Roman" w:cs="Times New Roman"/>
          <w:sz w:val="24"/>
          <w:szCs w:val="24"/>
        </w:rPr>
        <w:t>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w:t>
      </w:r>
      <w:commentRangeStart w:id="176"/>
      <w:commentRangeStart w:id="177"/>
      <w:r w:rsidRPr="00046C8F">
        <w:rPr>
          <w:rFonts w:ascii="Times New Roman" w:hAnsi="Times New Roman" w:cs="Times New Roman"/>
          <w:sz w:val="24"/>
          <w:szCs w:val="24"/>
        </w:rPr>
        <w:t xml:space="preserve">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sidR="00ED5F4C">
        <w:rPr>
          <w:rFonts w:ascii="Times New Roman" w:hAnsi="Times New Roman" w:cs="Times New Roman"/>
          <w:sz w:val="24"/>
          <w:szCs w:val="24"/>
        </w:rPr>
        <w:t xml:space="preserve"> while overestimating K will overestimate M</w:t>
      </w:r>
      <w:commentRangeEnd w:id="176"/>
      <w:r w:rsidR="004D1662">
        <w:rPr>
          <w:rStyle w:val="CommentReference"/>
        </w:rPr>
        <w:commentReference w:id="176"/>
      </w:r>
      <w:commentRangeEnd w:id="177"/>
      <w:r w:rsidR="0046137A">
        <w:rPr>
          <w:rStyle w:val="CommentReference"/>
        </w:rPr>
        <w:commentReference w:id="177"/>
      </w:r>
      <w:r w:rsidRPr="00046C8F">
        <w:rPr>
          <w:rFonts w:ascii="Times New Roman" w:hAnsi="Times New Roman" w:cs="Times New Roman"/>
          <w:sz w:val="24"/>
          <w:szCs w:val="24"/>
        </w:rPr>
        <w:t xml:space="preserve">. If the management regime is linked to such a flawed estimate of stock productivity, then the stock is likely to be mismanaged and under </w:t>
      </w:r>
      <w:r w:rsidR="00ED5F4C">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sidR="00ED5F4C">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w:t>
      </w:r>
      <w:r w:rsidR="008C372D" w:rsidRPr="00046C8F">
        <w:rPr>
          <w:rFonts w:ascii="Times New Roman" w:hAnsi="Times New Roman" w:cs="Times New Roman"/>
          <w:sz w:val="24"/>
          <w:szCs w:val="24"/>
        </w:rPr>
        <w:t xml:space="preserve">Future work to refine growth estimates for </w:t>
      </w:r>
      <w:r w:rsidR="008C372D" w:rsidRPr="00622A71">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should consider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0C602FBD"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The authors would like to thank everyone involved with OTP. We are also thankful to the authors of the other studies that collected the data presented here including Frank Parrish, Robert Moffitt, Stephen Ralston, Garret Miyamoto, Allen Andrews, Edward DeMartini, Jon Brodziak, 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he OTP mark </w:t>
      </w:r>
      <w:r w:rsidRPr="00046C8F">
        <w:rPr>
          <w:rFonts w:ascii="Times New Roman" w:hAnsi="Times New Roman" w:cs="Times New Roman"/>
          <w:sz w:val="24"/>
          <w:szCs w:val="24"/>
        </w:rPr>
        <w:lastRenderedPageBreak/>
        <w:t>recapture data used in this analysis. We would also like to thank Zane Zhang and Paige Eveson for providing code used to fit Bayesian and maximum likelihood models. Finally, we would like to thank Joe O’Malley</w:t>
      </w:r>
      <w:r w:rsidR="002E29E4">
        <w:rPr>
          <w:rFonts w:ascii="Times New Roman" w:hAnsi="Times New Roman" w:cs="Times New Roman"/>
          <w:sz w:val="24"/>
          <w:szCs w:val="24"/>
        </w:rPr>
        <w:t xml:space="preserve"> </w:t>
      </w:r>
      <w:r w:rsidRPr="00046C8F">
        <w:rPr>
          <w:rFonts w:ascii="Times New Roman" w:hAnsi="Times New Roman" w:cs="Times New Roman"/>
          <w:sz w:val="24"/>
          <w:szCs w:val="24"/>
        </w:rPr>
        <w:t>and Frank Parrish for their advice and feedback during this project</w:t>
      </w:r>
      <w:r w:rsidR="00991EDB">
        <w:rPr>
          <w:rFonts w:ascii="Times New Roman" w:hAnsi="Times New Roman" w:cs="Times New Roman"/>
          <w:sz w:val="24"/>
          <w:szCs w:val="24"/>
        </w:rPr>
        <w:t xml:space="preserve"> </w:t>
      </w:r>
      <w:r w:rsidR="00465BAF">
        <w:rPr>
          <w:rFonts w:ascii="Times New Roman" w:hAnsi="Times New Roman" w:cs="Times New Roman"/>
          <w:sz w:val="24"/>
          <w:szCs w:val="24"/>
        </w:rPr>
        <w:t>and</w:t>
      </w:r>
      <w:r w:rsidR="002E29E4">
        <w:rPr>
          <w:rFonts w:ascii="Times New Roman" w:hAnsi="Times New Roman" w:cs="Times New Roman"/>
          <w:sz w:val="24"/>
          <w:szCs w:val="24"/>
        </w:rPr>
        <w:t xml:space="preserve"> Allen Andrews</w:t>
      </w:r>
      <w:r w:rsidR="00991EDB">
        <w:rPr>
          <w:rFonts w:ascii="Times New Roman" w:hAnsi="Times New Roman" w:cs="Times New Roman"/>
          <w:sz w:val="24"/>
          <w:szCs w:val="24"/>
        </w:rPr>
        <w:t xml:space="preserve"> </w:t>
      </w:r>
      <w:r w:rsidR="002E29E4">
        <w:rPr>
          <w:rFonts w:ascii="Times New Roman" w:hAnsi="Times New Roman" w:cs="Times New Roman"/>
          <w:sz w:val="24"/>
          <w:szCs w:val="24"/>
        </w:rPr>
        <w:t>for reviewing</w:t>
      </w:r>
      <w:r w:rsidR="00991EDB">
        <w:rPr>
          <w:rFonts w:ascii="Times New Roman" w:hAnsi="Times New Roman" w:cs="Times New Roman"/>
          <w:sz w:val="24"/>
          <w:szCs w:val="24"/>
        </w:rPr>
        <w:t xml:space="preserve"> our manuscript</w:t>
      </w:r>
      <w:r w:rsidRPr="00046C8F">
        <w:rPr>
          <w:rFonts w:ascii="Times New Roman" w:hAnsi="Times New Roman" w:cs="Times New Roman"/>
          <w:sz w:val="24"/>
          <w:szCs w:val="24"/>
        </w:rPr>
        <w:t>.</w:t>
      </w:r>
      <w:r>
        <w:rPr>
          <w:rFonts w:ascii="Times New Roman" w:hAnsi="Times New Roman" w:cs="Times New Roman"/>
          <w:sz w:val="24"/>
          <w:szCs w:val="24"/>
        </w:rPr>
        <w:t xml:space="preserve"> This is SOEST contribution ###### and HIMB contribution ####.</w:t>
      </w:r>
    </w:p>
    <w:p w14:paraId="6867E75B" w14:textId="77777777" w:rsidR="008C372D" w:rsidRPr="00046C8F" w:rsidRDefault="008C372D" w:rsidP="008C372D">
      <w:pPr>
        <w:rPr>
          <w:del w:id="178" w:author="Stephen Scherrer" w:date="2019-08-20T11:27:00Z"/>
          <w:rFonts w:ascii="Times New Roman" w:hAnsi="Times New Roman" w:cs="Times New Roman"/>
          <w:b/>
          <w:i/>
          <w:sz w:val="24"/>
          <w:szCs w:val="24"/>
        </w:rPr>
      </w:pPr>
      <w:del w:id="179" w:author="Stephen Scherrer" w:date="2019-08-20T11:27:00Z">
        <w:r w:rsidRPr="00046C8F">
          <w:rPr>
            <w:rFonts w:ascii="Times New Roman" w:hAnsi="Times New Roman" w:cs="Times New Roman"/>
            <w:b/>
            <w:i/>
            <w:sz w:val="24"/>
            <w:szCs w:val="24"/>
          </w:rPr>
          <w:br w:type="page"/>
        </w:r>
      </w:del>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t>References</w:t>
      </w:r>
    </w:p>
    <w:p w14:paraId="39A33E12" w14:textId="4404CEA6" w:rsidR="009F1B32" w:rsidRPr="009F1B32" w:rsidRDefault="008C372D" w:rsidP="009F1B32">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F1B32" w:rsidRPr="009F1B32">
        <w:rPr>
          <w:rFonts w:ascii="Times New Roman" w:hAnsi="Times New Roman" w:cs="Times New Roman"/>
          <w:noProof/>
          <w:sz w:val="24"/>
        </w:rPr>
        <w:t xml:space="preserve">Allen, G.R. 1985. Fao Species Catalogue Vol . 6 . Snappers of the World. Fao Fish. Synopsis </w:t>
      </w:r>
      <w:r w:rsidR="009F1B32" w:rsidRPr="009F1B32">
        <w:rPr>
          <w:rFonts w:ascii="Times New Roman" w:hAnsi="Times New Roman" w:cs="Times New Roman"/>
          <w:b/>
          <w:bCs/>
          <w:noProof/>
          <w:sz w:val="24"/>
        </w:rPr>
        <w:t>6</w:t>
      </w:r>
      <w:r w:rsidR="009F1B32" w:rsidRPr="009F1B32">
        <w:rPr>
          <w:rFonts w:ascii="Times New Roman" w:hAnsi="Times New Roman" w:cs="Times New Roman"/>
          <w:noProof/>
          <w:sz w:val="24"/>
        </w:rPr>
        <w:t>(125): 208. doi:10.1016/0025-326X(92)90600-B.</w:t>
      </w:r>
    </w:p>
    <w:p w14:paraId="46910C89" w14:textId="5149BD4D"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9F1B32">
        <w:rPr>
          <w:rFonts w:ascii="Times New Roman" w:hAnsi="Times New Roman" w:cs="Times New Roman"/>
          <w:b/>
          <w:bCs/>
          <w:noProof/>
          <w:sz w:val="24"/>
        </w:rPr>
        <w:t>69</w:t>
      </w:r>
      <w:r w:rsidRPr="009F1B32">
        <w:rPr>
          <w:rFonts w:ascii="Times New Roman" w:hAnsi="Times New Roman" w:cs="Times New Roman"/>
          <w:noProof/>
          <w:sz w:val="24"/>
        </w:rPr>
        <w:t>: 1850–1869. doi:10.1139/f2012-109.</w:t>
      </w:r>
    </w:p>
    <w:p w14:paraId="459AAEFF" w14:textId="4F0C87D4"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Andrews, A.H., Humphreys, R.L., DeMartini, E.E., Nichols, R.S., and Brodziak, J. 2011. Bomb Radiocarbon and Lead-Radium Dating of Opakapaka (Pristipomoides filamentosus).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NOAA Technical Memorandum NMFS-PIFSC. Honolulu, HI. Available from http://www.pifsc.noaa.gov/library/pubs/admin/PIFSC_Admin_Rep_11-07.pdf.</w:t>
      </w:r>
    </w:p>
    <w:p w14:paraId="5A385490"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Benaglia, T., Chauveau, D., Hunter, D.R., and Young, D. 2009. Mixtools: An R package for analyzing finite mixture models. J. Stat. Softw. </w:t>
      </w:r>
      <w:r w:rsidRPr="009F1B32">
        <w:rPr>
          <w:rFonts w:ascii="Times New Roman" w:hAnsi="Times New Roman" w:cs="Times New Roman"/>
          <w:b/>
          <w:bCs/>
          <w:noProof/>
          <w:sz w:val="24"/>
        </w:rPr>
        <w:t>32</w:t>
      </w:r>
      <w:r w:rsidRPr="009F1B32">
        <w:rPr>
          <w:rFonts w:ascii="Times New Roman" w:hAnsi="Times New Roman" w:cs="Times New Roman"/>
          <w:noProof/>
          <w:sz w:val="24"/>
        </w:rPr>
        <w:t>(6): 1–29. Available from http://www.jstatsoft.org/v32/i06/.</w:t>
      </w:r>
    </w:p>
    <w:p w14:paraId="3E10EFA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Burman, P. 1989. A comparative study of ordinary cross-validation, v-fold cross-validation and the repeated learning-testing methods. Biometrika </w:t>
      </w:r>
      <w:r w:rsidRPr="009F1B32">
        <w:rPr>
          <w:rFonts w:ascii="Times New Roman" w:hAnsi="Times New Roman" w:cs="Times New Roman"/>
          <w:b/>
          <w:bCs/>
          <w:noProof/>
          <w:sz w:val="24"/>
        </w:rPr>
        <w:t>76</w:t>
      </w:r>
      <w:r w:rsidRPr="009F1B32">
        <w:rPr>
          <w:rFonts w:ascii="Times New Roman" w:hAnsi="Times New Roman" w:cs="Times New Roman"/>
          <w:noProof/>
          <w:sz w:val="24"/>
        </w:rPr>
        <w:t>(3): 503–514. doi:10.1093/biomet/76.3.503.</w:t>
      </w:r>
    </w:p>
    <w:p w14:paraId="2AC7B81C" w14:textId="4A0C0319" w:rsidR="009F1B32" w:rsidRPr="009F1B32" w:rsidRDefault="006B0F1A"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De</w:t>
      </w:r>
      <w:r>
        <w:rPr>
          <w:rFonts w:ascii="Times New Roman" w:hAnsi="Times New Roman" w:cs="Times New Roman"/>
          <w:noProof/>
          <w:sz w:val="24"/>
        </w:rPr>
        <w:t>M</w:t>
      </w:r>
      <w:r w:rsidRPr="009F1B32">
        <w:rPr>
          <w:rFonts w:ascii="Times New Roman" w:hAnsi="Times New Roman" w:cs="Times New Roman"/>
          <w:noProof/>
          <w:sz w:val="24"/>
        </w:rPr>
        <w:t>artini</w:t>
      </w:r>
      <w:r w:rsidR="009F1B32" w:rsidRPr="009F1B32">
        <w:rPr>
          <w:rFonts w:ascii="Times New Roman" w:hAnsi="Times New Roman" w:cs="Times New Roman"/>
          <w:noProof/>
          <w:sz w:val="24"/>
        </w:rPr>
        <w:t>,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4AEED21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9F1B32">
        <w:rPr>
          <w:rFonts w:ascii="Times New Roman" w:hAnsi="Times New Roman" w:cs="Times New Roman"/>
          <w:b/>
          <w:bCs/>
          <w:noProof/>
          <w:sz w:val="24"/>
        </w:rPr>
        <w:t>61</w:t>
      </w:r>
      <w:r w:rsidRPr="009F1B32">
        <w:rPr>
          <w:rFonts w:ascii="Times New Roman" w:hAnsi="Times New Roman" w:cs="Times New Roman"/>
          <w:noProof/>
          <w:sz w:val="24"/>
        </w:rPr>
        <w:t>(2): 292–306. doi:10.1139/f03-163.</w:t>
      </w:r>
    </w:p>
    <w:p w14:paraId="46FF17A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9F1B32">
        <w:rPr>
          <w:rFonts w:ascii="Times New Roman" w:hAnsi="Times New Roman" w:cs="Times New Roman"/>
          <w:b/>
          <w:bCs/>
          <w:noProof/>
          <w:sz w:val="24"/>
        </w:rPr>
        <w:t>64</w:t>
      </w:r>
      <w:r w:rsidRPr="009F1B32">
        <w:rPr>
          <w:rFonts w:ascii="Times New Roman" w:hAnsi="Times New Roman" w:cs="Times New Roman"/>
          <w:noProof/>
          <w:sz w:val="24"/>
        </w:rPr>
        <w:t>(4): 602–617. doi:10.1139/f07-036.</w:t>
      </w:r>
    </w:p>
    <w:p w14:paraId="433BEE5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Francis, R.I.C.C. 1988. Maximum likelihood estimation of growth and growth variability from tagging data. New Zeal. J. Mar. Freshw. Res. </w:t>
      </w:r>
      <w:r w:rsidRPr="009F1B32">
        <w:rPr>
          <w:rFonts w:ascii="Times New Roman" w:hAnsi="Times New Roman" w:cs="Times New Roman"/>
          <w:b/>
          <w:bCs/>
          <w:noProof/>
          <w:sz w:val="24"/>
        </w:rPr>
        <w:t>22</w:t>
      </w:r>
      <w:r w:rsidRPr="009F1B32">
        <w:rPr>
          <w:rFonts w:ascii="Times New Roman" w:hAnsi="Times New Roman" w:cs="Times New Roman"/>
          <w:noProof/>
          <w:sz w:val="24"/>
        </w:rPr>
        <w:t>(1): 43–51. doi:10.1080/00288330.1988.9516276.</w:t>
      </w:r>
    </w:p>
    <w:p w14:paraId="6D34273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9F1B32">
        <w:rPr>
          <w:rFonts w:ascii="Times New Roman" w:hAnsi="Times New Roman" w:cs="Times New Roman"/>
          <w:b/>
          <w:bCs/>
          <w:noProof/>
          <w:sz w:val="24"/>
        </w:rPr>
        <w:t>81</w:t>
      </w:r>
      <w:r w:rsidRPr="009F1B32">
        <w:rPr>
          <w:rFonts w:ascii="Times New Roman" w:hAnsi="Times New Roman" w:cs="Times New Roman"/>
          <w:noProof/>
          <w:sz w:val="24"/>
        </w:rPr>
        <w:t>(2–3): 126–141. doi:10.1016/j.fishres.2006.08.002.</w:t>
      </w:r>
    </w:p>
    <w:p w14:paraId="04D098F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9F1B32">
        <w:rPr>
          <w:rFonts w:ascii="Times New Roman" w:hAnsi="Times New Roman" w:cs="Times New Roman"/>
          <w:b/>
          <w:bCs/>
          <w:noProof/>
          <w:sz w:val="24"/>
        </w:rPr>
        <w:t>6</w:t>
      </w:r>
      <w:r w:rsidRPr="009F1B32">
        <w:rPr>
          <w:rFonts w:ascii="Times New Roman" w:hAnsi="Times New Roman" w:cs="Times New Roman"/>
          <w:noProof/>
          <w:sz w:val="24"/>
        </w:rPr>
        <w:t xml:space="preserve">(12): 1–13. </w:t>
      </w:r>
      <w:r w:rsidRPr="009F1B32">
        <w:rPr>
          <w:rFonts w:ascii="Times New Roman" w:hAnsi="Times New Roman" w:cs="Times New Roman"/>
          <w:noProof/>
          <w:sz w:val="24"/>
        </w:rPr>
        <w:lastRenderedPageBreak/>
        <w:t>doi:10.1371/journal.pone.0028913.</w:t>
      </w:r>
    </w:p>
    <w:p w14:paraId="5188C924"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9F1B32">
        <w:rPr>
          <w:rFonts w:ascii="Times New Roman" w:hAnsi="Times New Roman" w:cs="Times New Roman"/>
          <w:b/>
          <w:bCs/>
          <w:noProof/>
          <w:sz w:val="24"/>
        </w:rPr>
        <w:t>2</w:t>
      </w:r>
      <w:r w:rsidRPr="009F1B32">
        <w:rPr>
          <w:rFonts w:ascii="Times New Roman" w:hAnsi="Times New Roman" w:cs="Times New Roman"/>
          <w:noProof/>
          <w:sz w:val="24"/>
        </w:rPr>
        <w:t>: 169–172. doi:10.1007/s12686-009-9119-3.</w:t>
      </w:r>
    </w:p>
    <w:p w14:paraId="079957A1"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elman, A., and Rubin, D.B. 1992. lnference from Iterative Simulation Using Multiple Sequences. Stat. Sci. </w:t>
      </w:r>
      <w:r w:rsidRPr="009F1B32">
        <w:rPr>
          <w:rFonts w:ascii="Times New Roman" w:hAnsi="Times New Roman" w:cs="Times New Roman"/>
          <w:b/>
          <w:bCs/>
          <w:noProof/>
          <w:sz w:val="24"/>
        </w:rPr>
        <w:t>7</w:t>
      </w:r>
      <w:r w:rsidRPr="009F1B32">
        <w:rPr>
          <w:rFonts w:ascii="Times New Roman" w:hAnsi="Times New Roman" w:cs="Times New Roman"/>
          <w:noProof/>
          <w:sz w:val="24"/>
        </w:rPr>
        <w:t>(4): 457–472. doi:10.2307/2246093.</w:t>
      </w:r>
    </w:p>
    <w:p w14:paraId="20C35E08"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Haight, W.R., Kobayashi, D.R., and Kawamoto, K.E. 1993. Biology and Management of Deepwater Snappers of the Hawaiian Archipelago. Mar. Fish. Rev. </w:t>
      </w:r>
      <w:r w:rsidRPr="009F1B32">
        <w:rPr>
          <w:rFonts w:ascii="Times New Roman" w:hAnsi="Times New Roman" w:cs="Times New Roman"/>
          <w:b/>
          <w:bCs/>
          <w:noProof/>
          <w:sz w:val="24"/>
        </w:rPr>
        <w:t>55</w:t>
      </w:r>
      <w:r w:rsidRPr="009F1B32">
        <w:rPr>
          <w:rFonts w:ascii="Times New Roman" w:hAnsi="Times New Roman" w:cs="Times New Roman"/>
          <w:noProof/>
          <w:sz w:val="24"/>
        </w:rPr>
        <w:t>(2): 20–27.</w:t>
      </w:r>
    </w:p>
    <w:p w14:paraId="01FB28A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9F1B32">
        <w:rPr>
          <w:rFonts w:ascii="Times New Roman" w:hAnsi="Times New Roman" w:cs="Times New Roman"/>
          <w:b/>
          <w:bCs/>
          <w:noProof/>
          <w:sz w:val="24"/>
        </w:rPr>
        <w:t>20</w:t>
      </w:r>
      <w:r w:rsidRPr="009F1B32">
        <w:rPr>
          <w:rFonts w:ascii="Times New Roman" w:hAnsi="Times New Roman" w:cs="Times New Roman"/>
          <w:noProof/>
          <w:sz w:val="24"/>
        </w:rPr>
        <w:t>(2): 27–31.</w:t>
      </w:r>
    </w:p>
    <w:p w14:paraId="1B528C8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Hawaii Reported Landing Tables. 2016. Available from https://www.pifsc.noaa.gov/wpacfin/hi/dar/Pages/hi_data_3.php [accessed 23 March 2018].</w:t>
      </w:r>
    </w:p>
    <w:p w14:paraId="48E5909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James, I.R. 1991. Estimation of von Bertalanffy growth curve parameters from recapture data. Biometrics </w:t>
      </w:r>
      <w:r w:rsidRPr="009F1B32">
        <w:rPr>
          <w:rFonts w:ascii="Times New Roman" w:hAnsi="Times New Roman" w:cs="Times New Roman"/>
          <w:b/>
          <w:bCs/>
          <w:noProof/>
          <w:sz w:val="24"/>
        </w:rPr>
        <w:t>47</w:t>
      </w:r>
      <w:r w:rsidRPr="009F1B32">
        <w:rPr>
          <w:rFonts w:ascii="Times New Roman" w:hAnsi="Times New Roman" w:cs="Times New Roman"/>
          <w:noProof/>
          <w:sz w:val="24"/>
        </w:rPr>
        <w:t>: 1519–1530. doi:10.2307/2532403.</w:t>
      </w:r>
    </w:p>
    <w:p w14:paraId="29E93CF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Jensen, A.L. 1996. Beverton and Holt life history invariants result from optimal trade-off of reproduction and survival. Can. J. Fish. Aquat. Sci. </w:t>
      </w:r>
      <w:r w:rsidRPr="009F1B32">
        <w:rPr>
          <w:rFonts w:ascii="Times New Roman" w:hAnsi="Times New Roman" w:cs="Times New Roman"/>
          <w:b/>
          <w:bCs/>
          <w:noProof/>
          <w:sz w:val="24"/>
        </w:rPr>
        <w:t>53</w:t>
      </w:r>
      <w:r w:rsidRPr="009F1B32">
        <w:rPr>
          <w:rFonts w:ascii="Times New Roman" w:hAnsi="Times New Roman" w:cs="Times New Roman"/>
          <w:noProof/>
          <w:sz w:val="24"/>
        </w:rPr>
        <w:t>(4): 820–822. doi:10.1139/f95-233.</w:t>
      </w:r>
    </w:p>
    <w:p w14:paraId="73D47B1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9F1B32">
        <w:rPr>
          <w:rFonts w:ascii="Times New Roman" w:hAnsi="Times New Roman" w:cs="Times New Roman"/>
          <w:b/>
          <w:bCs/>
          <w:noProof/>
          <w:sz w:val="24"/>
        </w:rPr>
        <w:t>91</w:t>
      </w:r>
      <w:r w:rsidRPr="009F1B32">
        <w:rPr>
          <w:rFonts w:ascii="Times New Roman" w:hAnsi="Times New Roman" w:cs="Times New Roman"/>
          <w:noProof/>
          <w:sz w:val="24"/>
        </w:rPr>
        <w:t>(2): 271–280.</w:t>
      </w:r>
    </w:p>
    <w:p w14:paraId="3983E7E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1464067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9F1B32">
        <w:rPr>
          <w:rFonts w:ascii="Times New Roman" w:hAnsi="Times New Roman" w:cs="Times New Roman"/>
          <w:b/>
          <w:bCs/>
          <w:noProof/>
          <w:sz w:val="24"/>
        </w:rPr>
        <w:t>69</w:t>
      </w:r>
      <w:r w:rsidRPr="009F1B32">
        <w:rPr>
          <w:rFonts w:ascii="Times New Roman" w:hAnsi="Times New Roman" w:cs="Times New Roman"/>
          <w:noProof/>
          <w:sz w:val="24"/>
        </w:rPr>
        <w:t>(February): 217.</w:t>
      </w:r>
    </w:p>
    <w:p w14:paraId="5C581D7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9F1B32">
        <w:rPr>
          <w:rFonts w:ascii="Times New Roman" w:hAnsi="Times New Roman" w:cs="Times New Roman"/>
          <w:b/>
          <w:bCs/>
          <w:noProof/>
          <w:sz w:val="24"/>
        </w:rPr>
        <w:t>59</w:t>
      </w:r>
      <w:r w:rsidRPr="009F1B32">
        <w:rPr>
          <w:rFonts w:ascii="Times New Roman" w:hAnsi="Times New Roman" w:cs="Times New Roman"/>
          <w:noProof/>
          <w:sz w:val="24"/>
        </w:rPr>
        <w:t>(6): 976–986. doi:10.1139/f02-069.</w:t>
      </w:r>
    </w:p>
    <w:p w14:paraId="3B6FB7E6" w14:textId="683D9B3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uers, M.A., </w:t>
      </w:r>
      <w:r w:rsidR="00DE7E32" w:rsidRPr="009F1B32">
        <w:rPr>
          <w:rFonts w:ascii="Times New Roman" w:hAnsi="Times New Roman" w:cs="Times New Roman"/>
          <w:noProof/>
          <w:sz w:val="24"/>
        </w:rPr>
        <w:t>De</w:t>
      </w:r>
      <w:r w:rsidR="00DE7E32">
        <w:rPr>
          <w:rFonts w:ascii="Times New Roman" w:hAnsi="Times New Roman" w:cs="Times New Roman"/>
          <w:noProof/>
          <w:sz w:val="24"/>
        </w:rPr>
        <w:t>M</w:t>
      </w:r>
      <w:r w:rsidR="00DE7E32" w:rsidRPr="009F1B32">
        <w:rPr>
          <w:rFonts w:ascii="Times New Roman" w:hAnsi="Times New Roman" w:cs="Times New Roman"/>
          <w:noProof/>
          <w:sz w:val="24"/>
        </w:rPr>
        <w:t>artini</w:t>
      </w:r>
      <w:r w:rsidRPr="009F1B32">
        <w:rPr>
          <w:rFonts w:ascii="Times New Roman" w:hAnsi="Times New Roman" w:cs="Times New Roman"/>
          <w:noProof/>
          <w:sz w:val="24"/>
        </w:rPr>
        <w:t xml:space="preserve">, E.E., and Humphreys, R.L. 2017. Seasonality, sex ratio, spawning frequency and sexual maturity of the opakapaka Pristipomoides filamentosus (Perciformes: Lutjanidae) from the Main Hawaiian Islands: fundamental input to size-at-retention regulations. Mar. Freshw. Res. </w:t>
      </w:r>
      <w:r w:rsidRPr="009F1B32">
        <w:rPr>
          <w:rFonts w:ascii="Times New Roman" w:hAnsi="Times New Roman" w:cs="Times New Roman"/>
          <w:b/>
          <w:bCs/>
          <w:noProof/>
          <w:sz w:val="24"/>
        </w:rPr>
        <w:t>69</w:t>
      </w:r>
      <w:r w:rsidRPr="009F1B32">
        <w:rPr>
          <w:rFonts w:ascii="Times New Roman" w:hAnsi="Times New Roman" w:cs="Times New Roman"/>
          <w:noProof/>
          <w:sz w:val="24"/>
        </w:rPr>
        <w:t>(2): 325–335. doi:10.1071/MF17195.</w:t>
      </w:r>
    </w:p>
    <w:p w14:paraId="47EEBF9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aller, R.A., and Deboer, E.S. 1988. An analysis of two methods of fitting the von Bertalanffy curve to capture-recapture data. Mar. Freshw. Res. </w:t>
      </w:r>
      <w:r w:rsidRPr="009F1B32">
        <w:rPr>
          <w:rFonts w:ascii="Times New Roman" w:hAnsi="Times New Roman" w:cs="Times New Roman"/>
          <w:b/>
          <w:bCs/>
          <w:noProof/>
          <w:sz w:val="24"/>
        </w:rPr>
        <w:t>39</w:t>
      </w:r>
      <w:r w:rsidRPr="009F1B32">
        <w:rPr>
          <w:rFonts w:ascii="Times New Roman" w:hAnsi="Times New Roman" w:cs="Times New Roman"/>
          <w:noProof/>
          <w:sz w:val="24"/>
        </w:rPr>
        <w:t>(4): 459–466. doi:10.1071/MF9880459.</w:t>
      </w:r>
    </w:p>
    <w:p w14:paraId="2D38867B"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ees, C.C. 1993. Population biology and stock assessment of Pristipomoides filamentosus on the Mahe Plateau, Seychelles. J. Fish Biol. </w:t>
      </w:r>
      <w:r w:rsidRPr="009F1B32">
        <w:rPr>
          <w:rFonts w:ascii="Times New Roman" w:hAnsi="Times New Roman" w:cs="Times New Roman"/>
          <w:b/>
          <w:bCs/>
          <w:noProof/>
          <w:sz w:val="24"/>
        </w:rPr>
        <w:t>43</w:t>
      </w:r>
      <w:r w:rsidRPr="009F1B32">
        <w:rPr>
          <w:rFonts w:ascii="Times New Roman" w:hAnsi="Times New Roman" w:cs="Times New Roman"/>
          <w:noProof/>
          <w:sz w:val="24"/>
        </w:rPr>
        <w:t>(5): 695–708. doi:10.1111/j.1095-8649.1993.tb01147.x.</w:t>
      </w:r>
    </w:p>
    <w:p w14:paraId="6C8BDDD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9F1B32">
        <w:rPr>
          <w:rFonts w:ascii="Times New Roman" w:hAnsi="Times New Roman" w:cs="Times New Roman"/>
          <w:b/>
          <w:bCs/>
          <w:noProof/>
          <w:sz w:val="24"/>
        </w:rPr>
        <w:t>33</w:t>
      </w:r>
      <w:r w:rsidRPr="009F1B32">
        <w:rPr>
          <w:rFonts w:ascii="Times New Roman" w:hAnsi="Times New Roman" w:cs="Times New Roman"/>
          <w:noProof/>
          <w:sz w:val="24"/>
        </w:rPr>
        <w:t>(1–3): 73–87. doi:10.1016/S0165-7836(97)00069-6.</w:t>
      </w:r>
    </w:p>
    <w:p w14:paraId="4CCB8EE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offitt, R.B., and Parrish, F.A. 1996. Habitat and life history of juvenile Hawaiian pink snapper, Pristipomoides filamentosus. Pacific Sci. </w:t>
      </w:r>
      <w:r w:rsidRPr="009F1B32">
        <w:rPr>
          <w:rFonts w:ascii="Times New Roman" w:hAnsi="Times New Roman" w:cs="Times New Roman"/>
          <w:b/>
          <w:bCs/>
          <w:noProof/>
          <w:sz w:val="24"/>
        </w:rPr>
        <w:t>50</w:t>
      </w:r>
      <w:r w:rsidRPr="009F1B32">
        <w:rPr>
          <w:rFonts w:ascii="Times New Roman" w:hAnsi="Times New Roman" w:cs="Times New Roman"/>
          <w:noProof/>
          <w:sz w:val="24"/>
        </w:rPr>
        <w:t>(4): 371–381.</w:t>
      </w:r>
    </w:p>
    <w:p w14:paraId="3835F42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O’Malley, J. 2015. A Review of the Cooperative Hawaiian Bottomfish Tagging Program of the Pacific Islands Fisheries Science Center and the Pacific Islands Fisheries Group. Honolulu, </w:t>
      </w:r>
      <w:r w:rsidRPr="009F1B32">
        <w:rPr>
          <w:rFonts w:ascii="Times New Roman" w:hAnsi="Times New Roman" w:cs="Times New Roman"/>
          <w:noProof/>
          <w:sz w:val="24"/>
        </w:rPr>
        <w:lastRenderedPageBreak/>
        <w:t>HI. doi:10.7289/V59W0CF7.</w:t>
      </w:r>
    </w:p>
    <w:p w14:paraId="08E3896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Okamoto, H.Y. 1993. Develop opakapaka (pink snapper) tagging techniques to assess movement behavior. Honolulu, HI.</w:t>
      </w:r>
    </w:p>
    <w:p w14:paraId="1C1A1D9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almer, M.J., Phillips, B.F., and Smith, G.T. 1991. Application of nonlinear models with random coefficients to growth data. Biometrics </w:t>
      </w:r>
      <w:r w:rsidRPr="009F1B32">
        <w:rPr>
          <w:rFonts w:ascii="Times New Roman" w:hAnsi="Times New Roman" w:cs="Times New Roman"/>
          <w:b/>
          <w:bCs/>
          <w:noProof/>
          <w:sz w:val="24"/>
        </w:rPr>
        <w:t>47</w:t>
      </w:r>
      <w:r w:rsidRPr="009F1B32">
        <w:rPr>
          <w:rFonts w:ascii="Times New Roman" w:hAnsi="Times New Roman" w:cs="Times New Roman"/>
          <w:noProof/>
          <w:sz w:val="24"/>
        </w:rPr>
        <w:t>: 623–635. doi:10.2307/2532151.</w:t>
      </w:r>
    </w:p>
    <w:p w14:paraId="30EDEB0B"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Parke, M. 2007. Linking Hawaii Fisherman Reported Commercial Bottomfish Catch Data to Potential Bottomfish Habitat and Proposed Restricted Fishing Areas using GIS and Spatial Analysis. Fish. Sci. (September): 1–45.</w:t>
      </w:r>
    </w:p>
    <w:p w14:paraId="325EDFE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ith notes on the nature of growth increments in Pristipomoides filamentosus. Fish. Bull. </w:t>
      </w:r>
      <w:r w:rsidRPr="009F1B32">
        <w:rPr>
          <w:rFonts w:ascii="Times New Roman" w:hAnsi="Times New Roman" w:cs="Times New Roman"/>
          <w:b/>
          <w:bCs/>
          <w:noProof/>
          <w:sz w:val="24"/>
        </w:rPr>
        <w:t>98</w:t>
      </w:r>
      <w:r w:rsidRPr="009F1B32">
        <w:rPr>
          <w:rFonts w:ascii="Times New Roman" w:hAnsi="Times New Roman" w:cs="Times New Roman"/>
          <w:noProof/>
          <w:sz w:val="24"/>
        </w:rPr>
        <w:t>(3): 600–611.</w:t>
      </w:r>
    </w:p>
    <w:p w14:paraId="7CBFC79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Proceedings of the 3rd international workshop on distributed statistical computing. Vol. 124.</w:t>
      </w:r>
    </w:p>
    <w:p w14:paraId="64594B5D"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Polovina, J.J., Ralston, S., and Ralston, S. 1987. Assessment and management of deepwater bottom fishes in Hawaii and the Marianas. Trop. snappers groupers Biol. Fish. Manag.: 505–532.</w:t>
      </w:r>
    </w:p>
    <w:p w14:paraId="50AD28B1"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 Core Team. 2014. R: A Language and Environment for Statistical Computing. Vienna, Austria. Available from http://www.r-project.org/.</w:t>
      </w:r>
    </w:p>
    <w:p w14:paraId="1DFEFC7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dtke, R.L. 1987. Age and growth information available from the otoliths of the Hawaiian snapper, Pristipomoides filamentosus. Coral Reefs </w:t>
      </w:r>
      <w:r w:rsidRPr="009F1B32">
        <w:rPr>
          <w:rFonts w:ascii="Times New Roman" w:hAnsi="Times New Roman" w:cs="Times New Roman"/>
          <w:b/>
          <w:bCs/>
          <w:noProof/>
          <w:sz w:val="24"/>
        </w:rPr>
        <w:t>6</w:t>
      </w:r>
      <w:r w:rsidRPr="009F1B32">
        <w:rPr>
          <w:rFonts w:ascii="Times New Roman" w:hAnsi="Times New Roman" w:cs="Times New Roman"/>
          <w:noProof/>
          <w:sz w:val="24"/>
        </w:rPr>
        <w:t>(1): 19–25. doi:10.1007/BF00302208.</w:t>
      </w:r>
    </w:p>
    <w:p w14:paraId="5A277BB4"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9F1B32">
        <w:rPr>
          <w:rFonts w:ascii="Times New Roman" w:hAnsi="Times New Roman" w:cs="Times New Roman"/>
          <w:b/>
          <w:bCs/>
          <w:noProof/>
          <w:sz w:val="24"/>
        </w:rPr>
        <w:t>81</w:t>
      </w:r>
      <w:r w:rsidRPr="009F1B32">
        <w:rPr>
          <w:rFonts w:ascii="Times New Roman" w:hAnsi="Times New Roman" w:cs="Times New Roman"/>
          <w:noProof/>
          <w:sz w:val="24"/>
        </w:rPr>
        <w:t>: 523–535.</w:t>
      </w:r>
    </w:p>
    <w:p w14:paraId="37C17D8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alston, S. V., and Williams, H.A. 1988. Depth distributions, growth, and mortality of deep slope fishes from the Mariana archipelago.</w:t>
      </w:r>
    </w:p>
    <w:p w14:paraId="14F8CB4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alston, S.V.D. 1987. Mortality rates of snappers and groupers. Trop. snappers groupers Biol. Fish. Manag.: 375–404.</w:t>
      </w:r>
    </w:p>
    <w:p w14:paraId="279A4D1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lston, S.V.D., and Polovina, J. 1982. A multispecies analyis of the commercial deep-sea handline fishery in Hawaii. Fish. Bull. </w:t>
      </w:r>
      <w:r w:rsidRPr="009F1B32">
        <w:rPr>
          <w:rFonts w:ascii="Times New Roman" w:hAnsi="Times New Roman" w:cs="Times New Roman"/>
          <w:b/>
          <w:bCs/>
          <w:noProof/>
          <w:sz w:val="24"/>
        </w:rPr>
        <w:t>80</w:t>
      </w:r>
      <w:r w:rsidRPr="009F1B32">
        <w:rPr>
          <w:rFonts w:ascii="Times New Roman" w:hAnsi="Times New Roman" w:cs="Times New Roman"/>
          <w:noProof/>
          <w:sz w:val="24"/>
        </w:rPr>
        <w:t>(3): 435–448.</w:t>
      </w:r>
    </w:p>
    <w:p w14:paraId="658C21F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9F1B32">
        <w:rPr>
          <w:rFonts w:ascii="Times New Roman" w:hAnsi="Times New Roman" w:cs="Times New Roman"/>
          <w:b/>
          <w:bCs/>
          <w:noProof/>
          <w:sz w:val="24"/>
        </w:rPr>
        <w:t>82</w:t>
      </w:r>
      <w:r w:rsidRPr="009F1B32">
        <w:rPr>
          <w:rFonts w:ascii="Times New Roman" w:hAnsi="Times New Roman" w:cs="Times New Roman"/>
          <w:noProof/>
          <w:sz w:val="24"/>
        </w:rPr>
        <w:t>(4): 703–713.</w:t>
      </w:r>
    </w:p>
    <w:p w14:paraId="4C005D9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Su, Y., and Yajima, M. 2012. R2jags: A Package for Running JAGS from R. Available from http://cran.r-project.org/package=R2jags.</w:t>
      </w:r>
    </w:p>
    <w:p w14:paraId="4514628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Thorson, J.T., Munch, S.B., Cope, J.M., and Gao, J. 2017. Predicting life history parameters for all fishes worldwide. Ecol. Appl. </w:t>
      </w:r>
      <w:r w:rsidRPr="009F1B32">
        <w:rPr>
          <w:rFonts w:ascii="Times New Roman" w:hAnsi="Times New Roman" w:cs="Times New Roman"/>
          <w:b/>
          <w:bCs/>
          <w:noProof/>
          <w:sz w:val="24"/>
        </w:rPr>
        <w:t>27</w:t>
      </w:r>
      <w:r w:rsidRPr="009F1B32">
        <w:rPr>
          <w:rFonts w:ascii="Times New Roman" w:hAnsi="Times New Roman" w:cs="Times New Roman"/>
          <w:noProof/>
          <w:sz w:val="24"/>
        </w:rPr>
        <w:t>(8): 2262–2276. doi:10.1002/eap.1606.</w:t>
      </w:r>
    </w:p>
    <w:p w14:paraId="3A14664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Uchiyama, J.H., and Tagami, D.T. 1984. Life history, distribution, and abundance of bottomfishes in the Northwestern Hawaiian Islands.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Proceedings of the Second Symposium on Resource Investigations in the Northwestern Hawaiian Islands. </w:t>
      </w:r>
      <w:r w:rsidRPr="009F1B32">
        <w:rPr>
          <w:rFonts w:ascii="Times New Roman" w:hAnsi="Times New Roman" w:cs="Times New Roman"/>
          <w:i/>
          <w:iCs/>
          <w:noProof/>
          <w:sz w:val="24"/>
        </w:rPr>
        <w:t>Edited by</w:t>
      </w:r>
      <w:r w:rsidRPr="009F1B32">
        <w:rPr>
          <w:rFonts w:ascii="Times New Roman" w:hAnsi="Times New Roman" w:cs="Times New Roman"/>
          <w:noProof/>
          <w:sz w:val="24"/>
        </w:rPr>
        <w:t xml:space="preserve"> R.W. Grigg and K.Y. Tanoue. pp. 229–247.</w:t>
      </w:r>
    </w:p>
    <w:p w14:paraId="3BA4831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w:t>
      </w:r>
      <w:r w:rsidRPr="009F1B32">
        <w:rPr>
          <w:rFonts w:ascii="Times New Roman" w:hAnsi="Times New Roman" w:cs="Times New Roman"/>
          <w:noProof/>
          <w:sz w:val="24"/>
        </w:rPr>
        <w:lastRenderedPageBreak/>
        <w:t xml:space="preserve">Mar. Sci. </w:t>
      </w:r>
      <w:r w:rsidRPr="009F1B32">
        <w:rPr>
          <w:rFonts w:ascii="Times New Roman" w:hAnsi="Times New Roman" w:cs="Times New Roman"/>
          <w:b/>
          <w:bCs/>
          <w:noProof/>
          <w:sz w:val="24"/>
        </w:rPr>
        <w:t>74</w:t>
      </w:r>
      <w:r w:rsidRPr="009F1B32">
        <w:rPr>
          <w:rFonts w:ascii="Times New Roman" w:hAnsi="Times New Roman" w:cs="Times New Roman"/>
          <w:noProof/>
          <w:sz w:val="24"/>
        </w:rPr>
        <w:t>(1): 193–203. doi:10.1093/icesjms/fsw162.</w:t>
      </w:r>
    </w:p>
    <w:p w14:paraId="3145E64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Wang, Y.-G., Thomas, M.R., and Somers, I.F. 1995. A maximum likelihood approach for estimating growth from tag–recapture data. Can. J. Fish. Aquat. Sci. </w:t>
      </w:r>
      <w:r w:rsidRPr="009F1B32">
        <w:rPr>
          <w:rFonts w:ascii="Times New Roman" w:hAnsi="Times New Roman" w:cs="Times New Roman"/>
          <w:b/>
          <w:bCs/>
          <w:noProof/>
          <w:sz w:val="24"/>
        </w:rPr>
        <w:t>52</w:t>
      </w:r>
      <w:r w:rsidRPr="009F1B32">
        <w:rPr>
          <w:rFonts w:ascii="Times New Roman" w:hAnsi="Times New Roman" w:cs="Times New Roman"/>
          <w:noProof/>
          <w:sz w:val="24"/>
        </w:rPr>
        <w:t>(2): 252–259. doi:10.1139/f95-025.</w:t>
      </w:r>
    </w:p>
    <w:p w14:paraId="619FA188"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9F1B32">
        <w:rPr>
          <w:rFonts w:ascii="Times New Roman" w:hAnsi="Times New Roman" w:cs="Times New Roman"/>
          <w:b/>
          <w:bCs/>
          <w:noProof/>
          <w:sz w:val="24"/>
        </w:rPr>
        <w:t>95</w:t>
      </w:r>
      <w:r w:rsidRPr="009F1B32">
        <w:rPr>
          <w:rFonts w:ascii="Times New Roman" w:hAnsi="Times New Roman" w:cs="Times New Roman"/>
          <w:noProof/>
          <w:sz w:val="24"/>
        </w:rPr>
        <w:t>(2–3): 289–295. doi:10.1016/j.fishres.2008.09.035.</w:t>
      </w:r>
    </w:p>
    <w:p w14:paraId="47E4632B" w14:textId="6C2B8FFD" w:rsidR="008C372D" w:rsidRPr="00046C8F" w:rsidRDefault="008C372D" w:rsidP="009F1B32">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A705756"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incorporates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2009)</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4452AA7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D75372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0CDD1C68" w14:textId="28FDB3C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i] *(1.0 - exp(-k[i]*(A[i]+t[i,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047F16B3" w14:textId="51D59D2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i] *(1.0 - exp(-k[i]*A[i]))</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4C7D144A" w14:textId="320B49F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nf[i]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i] ~ dnorm(k_mu, k_tau)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0D72B0A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10EBFC0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3F756CBE" w14:textId="448B1A62"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i] *(1.0 - exp(-k*(A[i]+t[i,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56F9BA7C" w14:textId="6AEE87F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i] *(1.0 - exp(-k*A[i]))</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73ACE1C1" w14:textId="74A0067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nf[i]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t>k_std &lt;- sqrt(1/k_tau)</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 ~ dnorm(k_mu, k_tau)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32959A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638B701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4216052F" w14:textId="55F5F2D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1.0 - exp(-k[i]*(A[i]+t[i,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4D32AF1C" w14:textId="67256F05"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 *(1.0 - exp(-k[i]*A[i]))</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i] ~ dnorm(k_mu, k_tau)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192295E6" w14:textId="642F5099"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0D8250E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13BF1424"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5DF5D308" w14:textId="4A3A7BC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1.0 - exp(-k*(A[i]+t[i,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7AF4BF7A" w14:textId="74C6351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 *(1.0 - exp(-k*A[i]))</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t>Linf_std &lt;- sqrt(1/Linf_tau)</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 ~ dnorm(k_mu, k_tau) I(0,1)</w:t>
      </w:r>
    </w:p>
    <w:p w14:paraId="49B2795F" w14:textId="7AF3E96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7EB7C326" w14:textId="5DA2FA64" w:rsidR="00F11515" w:rsidRDefault="00F11515">
      <w:pPr>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Pr>
          <w:rFonts w:ascii="Times New Roman" w:hAnsi="Times New Roman" w:cs="Times New Roman"/>
          <w:sz w:val="24"/>
          <w:szCs w:val="24"/>
        </w:rPr>
        <w:t xml:space="preserve">Summary of </w:t>
      </w:r>
      <w:r w:rsidR="00787181">
        <w:rPr>
          <w:rFonts w:ascii="Times New Roman" w:hAnsi="Times New Roman" w:cs="Times New Roman"/>
          <w:sz w:val="24"/>
          <w:szCs w:val="24"/>
        </w:rPr>
        <w:t xml:space="preserve">OTP </w:t>
      </w:r>
      <w:r>
        <w:rPr>
          <w:rFonts w:ascii="Times New Roman" w:hAnsi="Times New Roman" w:cs="Times New Roman"/>
          <w:sz w:val="24"/>
          <w:szCs w:val="24"/>
        </w:rPr>
        <w:t xml:space="preserve">tagging and recapture </w:t>
      </w:r>
      <w:r w:rsidR="00787181">
        <w:rPr>
          <w:rFonts w:ascii="Times New Roman" w:hAnsi="Times New Roman" w:cs="Times New Roman"/>
          <w:sz w:val="24"/>
          <w:szCs w:val="24"/>
        </w:rPr>
        <w:t>data</w:t>
      </w:r>
      <w:r>
        <w:rPr>
          <w:rFonts w:ascii="Times New Roman" w:hAnsi="Times New Roman" w:cs="Times New Roman"/>
          <w:sz w:val="24"/>
          <w:szCs w:val="24"/>
        </w:rPr>
        <w:t xml:space="preserve"> for fish </w:t>
      </w:r>
      <w:r w:rsidR="00787181">
        <w:rPr>
          <w:rFonts w:ascii="Times New Roman" w:hAnsi="Times New Roman" w:cs="Times New Roman"/>
          <w:sz w:val="24"/>
          <w:szCs w:val="24"/>
        </w:rPr>
        <w:t xml:space="preserve">with valid locations. </w:t>
      </w:r>
      <w:r>
        <w:rPr>
          <w:rFonts w:ascii="Times New Roman" w:hAnsi="Times New Roman" w:cs="Times New Roman"/>
          <w:sz w:val="24"/>
          <w:szCs w:val="24"/>
        </w:rPr>
        <w:t>Release and recapture location numbers correspond to the State of Hawaii’s statistical reporting grids (Figure 1).</w:t>
      </w:r>
      <w:r w:rsidR="00787181">
        <w:rPr>
          <w:rFonts w:ascii="Times New Roman" w:hAnsi="Times New Roman" w:cs="Times New Roman"/>
          <w:sz w:val="24"/>
          <w:szCs w:val="24"/>
        </w:rPr>
        <w:t xml:space="preserve"> Adapted from Kobayashi, Okamoto &amp; Oishi (2008).</w:t>
      </w:r>
    </w:p>
    <w:p w14:paraId="42E6E1C8" w14:textId="77777777" w:rsidR="00F11515" w:rsidRDefault="00F11515">
      <w:pPr>
        <w:rPr>
          <w:rFonts w:ascii="Times New Roman" w:hAnsi="Times New Roman" w:cs="Times New Roman"/>
          <w:sz w:val="24"/>
          <w:szCs w:val="24"/>
        </w:rPr>
      </w:pPr>
    </w:p>
    <w:p w14:paraId="4F0F161C" w14:textId="06E60F55" w:rsidR="00F11515" w:rsidRDefault="00F11515">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F06EB8D" wp14:editId="731117EF">
            <wp:extent cx="7284116" cy="4522817"/>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07 at 2.15.05 PM.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7297961" cy="4531414"/>
                    </a:xfrm>
                    <a:prstGeom prst="rect">
                      <a:avLst/>
                    </a:prstGeom>
                  </pic:spPr>
                </pic:pic>
              </a:graphicData>
            </a:graphic>
          </wp:inline>
        </w:drawing>
      </w:r>
      <w:r>
        <w:rPr>
          <w:rFonts w:ascii="Times New Roman" w:hAnsi="Times New Roman" w:cs="Times New Roman"/>
          <w:b/>
          <w:sz w:val="24"/>
          <w:szCs w:val="24"/>
        </w:rPr>
        <w:br w:type="page"/>
      </w:r>
    </w:p>
    <w:p w14:paraId="655118CC" w14:textId="7E6B4078" w:rsidR="008C372D" w:rsidRDefault="00F11515" w:rsidP="008C372D">
      <w:pPr>
        <w:rPr>
          <w:del w:id="180" w:author="Stephen Scherrer" w:date="2019-08-20T11:27:00Z"/>
          <w:rFonts w:ascii="Times New Roman" w:hAnsi="Times New Roman" w:cs="Times New Roman"/>
          <w:sz w:val="24"/>
          <w:szCs w:val="24"/>
        </w:rPr>
      </w:pPr>
      <w:r>
        <w:rPr>
          <w:rFonts w:ascii="Times New Roman" w:hAnsi="Times New Roman" w:cs="Times New Roman"/>
          <w:b/>
          <w:sz w:val="24"/>
          <w:szCs w:val="24"/>
        </w:rPr>
        <w:lastRenderedPageBreak/>
        <w:t>Table 2</w:t>
      </w:r>
      <w:r w:rsidR="008C372D" w:rsidRPr="00046C8F">
        <w:rPr>
          <w:rFonts w:ascii="Times New Roman" w:hAnsi="Times New Roman" w:cs="Times New Roman"/>
          <w:b/>
          <w:sz w:val="24"/>
          <w:szCs w:val="24"/>
        </w:rPr>
        <w:t xml:space="preserve">. </w:t>
      </w:r>
      <w:ins w:id="181" w:author="Stephen Scherrer" w:date="2019-08-20T11:27:00Z">
        <w:r w:rsidR="00826E2F">
          <w:rPr>
            <w:rFonts w:ascii="Times New Roman" w:hAnsi="Times New Roman" w:cs="Times New Roman"/>
            <w:sz w:val="24"/>
            <w:szCs w:val="24"/>
          </w:rPr>
          <w:t>Estimates of vonBertalanffy</w:t>
        </w:r>
      </w:ins>
      <w:del w:id="182" w:author="Stephen Scherrer" w:date="2019-08-20T11:27:00Z">
        <w:r w:rsidR="008C372D" w:rsidRPr="00046C8F">
          <w:rPr>
            <w:rFonts w:ascii="Times New Roman" w:hAnsi="Times New Roman" w:cs="Times New Roman"/>
            <w:sz w:val="24"/>
            <w:szCs w:val="24"/>
          </w:rPr>
          <w:delText>Growth</w:delText>
        </w:r>
      </w:del>
      <w:r w:rsidR="008C372D" w:rsidRPr="00046C8F">
        <w:rPr>
          <w:rFonts w:ascii="Times New Roman" w:hAnsi="Times New Roman" w:cs="Times New Roman"/>
          <w:sz w:val="24"/>
          <w:szCs w:val="24"/>
        </w:rPr>
        <w:t xml:space="preserve"> parameters </w:t>
      </w:r>
      <w:ins w:id="183" w:author="Stephen Scherrer" w:date="2019-08-20T11:27:00Z">
        <w:r w:rsidR="00826E2F">
          <w:rPr>
            <w:rFonts w:ascii="Times New Roman" w:hAnsi="Times New Roman" w:cs="Times New Roman"/>
            <w:sz w:val="24"/>
            <w:szCs w:val="24"/>
          </w:rPr>
          <w:t>including average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26E2F">
          <w:rPr>
            <w:rFonts w:ascii="Times New Roman" w:hAnsi="Times New Roman" w:cs="Times New Roman"/>
            <w:noProof/>
            <w:sz w:val="24"/>
            <w:szCs w:val="24"/>
          </w:rPr>
          <w:t>) the Brody growth coefficient (</w:t>
        </w:r>
        <w:r w:rsidR="00826E2F">
          <w:rPr>
            <w:rFonts w:ascii="Times New Roman" w:hAnsi="Times New Roman" w:cs="Times New Roman"/>
            <w:i/>
            <w:iCs/>
            <w:noProof/>
            <w:sz w:val="24"/>
            <w:szCs w:val="24"/>
          </w:rPr>
          <w:t>k),</w:t>
        </w:r>
        <w:r w:rsidR="00826E2F">
          <w:rPr>
            <w:rFonts w:ascii="Times New Roman" w:hAnsi="Times New Roman" w:cs="Times New Roman"/>
            <w:noProof/>
            <w:sz w:val="24"/>
            <w:szCs w:val="24"/>
          </w:rPr>
          <w:t xml:space="preserve"> and theoretical age at length zero t</w:t>
        </w:r>
        <w:r w:rsidR="00826E2F">
          <w:rPr>
            <w:rFonts w:ascii="Times New Roman" w:hAnsi="Times New Roman" w:cs="Times New Roman"/>
            <w:noProof/>
            <w:sz w:val="24"/>
            <w:szCs w:val="24"/>
            <w:vertAlign w:val="subscript"/>
          </w:rPr>
          <w:t>0</w:t>
        </w:r>
        <w:r w:rsidR="00826E2F" w:rsidRPr="00046C8F">
          <w:rPr>
            <w:rFonts w:ascii="Times New Roman" w:hAnsi="Times New Roman" w:cs="Times New Roman"/>
            <w:sz w:val="24"/>
            <w:szCs w:val="24"/>
          </w:rPr>
          <w:t xml:space="preserve"> </w:t>
        </w:r>
      </w:ins>
      <w:r w:rsidR="008C372D" w:rsidRPr="00046C8F">
        <w:rPr>
          <w:rFonts w:ascii="Times New Roman" w:hAnsi="Times New Roman" w:cs="Times New Roman"/>
          <w:sz w:val="24"/>
          <w:szCs w:val="24"/>
        </w:rPr>
        <w:t xml:space="preserve">for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estimated in</w:t>
      </w:r>
      <w:r w:rsidR="008C372D">
        <w:rPr>
          <w:rFonts w:ascii="Times New Roman" w:hAnsi="Times New Roman" w:cs="Times New Roman"/>
          <w:sz w:val="24"/>
          <w:szCs w:val="24"/>
        </w:rPr>
        <w:t xml:space="preserve"> the</w:t>
      </w:r>
      <w:r w:rsidR="008C372D" w:rsidRPr="00046C8F">
        <w:rPr>
          <w:rFonts w:ascii="Times New Roman" w:hAnsi="Times New Roman" w:cs="Times New Roman"/>
          <w:sz w:val="24"/>
          <w:szCs w:val="24"/>
        </w:rPr>
        <w:t xml:space="preserve"> </w:t>
      </w:r>
      <w:ins w:id="184" w:author="Stephen Scherrer" w:date="2019-08-20T11:27:00Z">
        <w:r w:rsidR="00826E2F">
          <w:rPr>
            <w:rFonts w:ascii="Times New Roman" w:hAnsi="Times New Roman" w:cs="Times New Roman"/>
            <w:sz w:val="24"/>
            <w:szCs w:val="24"/>
          </w:rPr>
          <w:t>Main Hawaiian Islands (MHI), Northwestern Hawaiian Islands (NWHI) and pooled across the</w:t>
        </w:r>
        <w:r w:rsidR="00826E2F" w:rsidRPr="00046C8F">
          <w:rPr>
            <w:rFonts w:ascii="Times New Roman" w:hAnsi="Times New Roman" w:cs="Times New Roman"/>
            <w:sz w:val="24"/>
            <w:szCs w:val="24"/>
          </w:rPr>
          <w:t xml:space="preserve"> </w:t>
        </w:r>
      </w:ins>
      <w:r w:rsidR="008C372D" w:rsidRPr="00046C8F">
        <w:rPr>
          <w:rFonts w:ascii="Times New Roman" w:hAnsi="Times New Roman" w:cs="Times New Roman"/>
          <w:sz w:val="24"/>
          <w:szCs w:val="24"/>
        </w:rPr>
        <w:t>Hawaii</w:t>
      </w:r>
      <w:r w:rsidR="008C372D">
        <w:rPr>
          <w:rFonts w:ascii="Times New Roman" w:hAnsi="Times New Roman" w:cs="Times New Roman"/>
          <w:sz w:val="24"/>
          <w:szCs w:val="24"/>
        </w:rPr>
        <w:t xml:space="preserve"> Archipelago</w:t>
      </w:r>
      <w:r w:rsidR="008C372D" w:rsidRPr="00046C8F">
        <w:rPr>
          <w:rFonts w:ascii="Times New Roman" w:hAnsi="Times New Roman" w:cs="Times New Roman"/>
          <w:sz w:val="24"/>
          <w:szCs w:val="24"/>
        </w:rPr>
        <w:t xml:space="preserve">. When available in the literature, 95% confidence intervals for parameter estimates are presented in brackets </w:t>
      </w:r>
      <w:ins w:id="185" w:author="Stephen Scherrer" w:date="2019-08-20T11:27:00Z">
        <w:r w:rsidR="00CE60B0">
          <w:rPr>
            <w:rFonts w:ascii="Times New Roman" w:hAnsi="Times New Roman" w:cs="Times New Roman"/>
            <w:sz w:val="24"/>
            <w:szCs w:val="24"/>
          </w:rPr>
          <w:t>under</w:t>
        </w:r>
      </w:ins>
      <w:del w:id="186" w:author="Stephen Scherrer" w:date="2019-08-20T11:27:00Z">
        <w:r w:rsidR="008C372D" w:rsidRPr="00046C8F">
          <w:rPr>
            <w:rFonts w:ascii="Times New Roman" w:hAnsi="Times New Roman" w:cs="Times New Roman"/>
            <w:sz w:val="24"/>
            <w:szCs w:val="24"/>
          </w:rPr>
          <w:delText>next</w:delText>
        </w:r>
      </w:del>
      <w:r w:rsidR="008C372D" w:rsidRPr="00046C8F">
        <w:rPr>
          <w:rFonts w:ascii="Times New Roman" w:hAnsi="Times New Roman" w:cs="Times New Roman"/>
          <w:sz w:val="24"/>
          <w:szCs w:val="24"/>
        </w:rPr>
        <w:t xml:space="preserve"> to parameter point estimates. </w:t>
      </w:r>
    </w:p>
    <w:p w14:paraId="43761FD2" w14:textId="21CB5483" w:rsidR="008C372D" w:rsidRPr="00574813" w:rsidRDefault="00A72296" w:rsidP="008C372D">
      <w:pPr>
        <w:rPr>
          <w:rFonts w:ascii="Times New Roman" w:hAnsi="Times New Roman" w:cs="Times New Roman"/>
          <w:sz w:val="24"/>
          <w:szCs w:val="24"/>
        </w:rPr>
      </w:pPr>
      <w:commentRangeStart w:id="187"/>
      <w:del w:id="188" w:author="Stephen Scherrer" w:date="2019-08-20T11:27:00Z">
        <w:r>
          <w:rPr>
            <w:rFonts w:ascii="Times New Roman" w:hAnsi="Times New Roman" w:cs="Times New Roman"/>
            <w:noProof/>
            <w:sz w:val="24"/>
            <w:szCs w:val="24"/>
          </w:rPr>
          <w:drawing>
            <wp:inline distT="0" distB="0" distL="0" distR="0" wp14:anchorId="54033DC1" wp14:editId="6695ADE9">
              <wp:extent cx="7554084" cy="3198380"/>
              <wp:effectExtent l="635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4-23 at 12.36.08 PM.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7584805" cy="3211387"/>
                      </a:xfrm>
                      <a:prstGeom prst="rect">
                        <a:avLst/>
                      </a:prstGeom>
                    </pic:spPr>
                  </pic:pic>
                </a:graphicData>
              </a:graphic>
            </wp:inline>
          </w:drawing>
        </w:r>
      </w:del>
      <w:commentRangeEnd w:id="187"/>
      <w:ins w:id="189" w:author="Stephen Scherrer" w:date="2019-08-20T11:27:00Z">
        <w:r w:rsidR="00651BD2">
          <w:rPr>
            <w:rStyle w:val="CommentReference"/>
          </w:rPr>
          <w:commentReference w:id="187"/>
        </w:r>
        <w:commentRangeStart w:id="190"/>
        <w:commentRangeEnd w:id="190"/>
        <w:r w:rsidR="003170AA">
          <w:rPr>
            <w:rStyle w:val="CommentReference"/>
          </w:rPr>
          <w:commentReference w:id="190"/>
        </w:r>
        <w:r w:rsidR="00D65780" w:rsidRPr="00D65780">
          <w:rPr>
            <w:noProof/>
          </w:rPr>
          <w:t xml:space="preserve"> </w:t>
        </w:r>
        <w:r w:rsidR="00D65780" w:rsidRPr="00D65780">
          <w:rPr>
            <w:rFonts w:ascii="Times New Roman" w:hAnsi="Times New Roman" w:cs="Times New Roman"/>
            <w:noProof/>
            <w:sz w:val="24"/>
            <w:szCs w:val="24"/>
          </w:rPr>
          <w:drawing>
            <wp:inline distT="0" distB="0" distL="0" distR="0" wp14:anchorId="50C55646" wp14:editId="1D9EC5F9">
              <wp:extent cx="7284377" cy="4790879"/>
              <wp:effectExtent l="2223"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16200000">
                        <a:off x="0" y="0"/>
                        <a:ext cx="7297339" cy="4799404"/>
                      </a:xfrm>
                      <a:prstGeom prst="rect">
                        <a:avLst/>
                      </a:prstGeom>
                    </pic:spPr>
                  </pic:pic>
                </a:graphicData>
              </a:graphic>
            </wp:inline>
          </w:drawing>
        </w:r>
        <w:r w:rsidR="00CE60B0" w:rsidRPr="00CE60B0">
          <w:rPr>
            <w:rFonts w:ascii="Times New Roman" w:hAnsi="Times New Roman" w:cs="Times New Roman"/>
            <w:sz w:val="24"/>
            <w:szCs w:val="24"/>
          </w:rPr>
          <w:t xml:space="preserve"> </w:t>
        </w:r>
      </w:ins>
      <w:r w:rsidR="008C372D">
        <w:rPr>
          <w:rFonts w:ascii="Times New Roman" w:hAnsi="Times New Roman" w:cs="Times New Roman"/>
          <w:sz w:val="24"/>
          <w:szCs w:val="24"/>
        </w:rPr>
        <w:br w:type="page"/>
      </w:r>
    </w:p>
    <w:p w14:paraId="25AFA10B" w14:textId="6D6C542D" w:rsidR="008C372D" w:rsidRPr="00046C8F" w:rsidRDefault="00F11515" w:rsidP="008C372D">
      <w:pPr>
        <w:spacing w:before="100" w:beforeAutospacing="1" w:line="360" w:lineRule="auto"/>
        <w:rPr>
          <w:rFonts w:ascii="Times New Roman" w:hAnsi="Times New Roman" w:cs="Times New Roman"/>
          <w:sz w:val="24"/>
          <w:szCs w:val="24"/>
        </w:rPr>
      </w:pPr>
      <w:commentRangeStart w:id="191"/>
      <w:commentRangeStart w:id="192"/>
      <w:r>
        <w:rPr>
          <w:rFonts w:ascii="Times New Roman" w:hAnsi="Times New Roman" w:cs="Times New Roman"/>
          <w:b/>
          <w:sz w:val="24"/>
          <w:szCs w:val="24"/>
        </w:rPr>
        <w:lastRenderedPageBreak/>
        <w:t>Table 3</w:t>
      </w:r>
      <w:r w:rsidR="008C372D"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008C372D" w:rsidRPr="00046C8F">
        <w:rPr>
          <w:rFonts w:ascii="Times New Roman" w:hAnsi="Times New Roman" w:cs="Times New Roman"/>
          <w:sz w:val="24"/>
          <w:szCs w:val="24"/>
        </w:rPr>
        <w:t>Monte Carlo simulation was burned in for n=10,000 runs with every 50</w:t>
      </w:r>
      <w:r w:rsidR="008C372D" w:rsidRPr="00046C8F">
        <w:rPr>
          <w:rFonts w:ascii="Times New Roman" w:hAnsi="Times New Roman" w:cs="Times New Roman"/>
          <w:sz w:val="24"/>
          <w:szCs w:val="24"/>
          <w:vertAlign w:val="superscript"/>
        </w:rPr>
        <w:t>th</w:t>
      </w:r>
      <w:r w:rsidR="008C372D"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sidR="008C372D">
        <w:rPr>
          <w:rFonts w:ascii="Times New Roman" w:hAnsi="Times New Roman" w:cs="Times New Roman"/>
          <w:sz w:val="24"/>
          <w:szCs w:val="24"/>
        </w:rPr>
        <w:t>JAGS</w:t>
      </w:r>
      <w:r w:rsidR="008C372D" w:rsidRPr="00046C8F">
        <w:rPr>
          <w:rFonts w:ascii="Times New Roman" w:hAnsi="Times New Roman" w:cs="Times New Roman"/>
          <w:sz w:val="24"/>
          <w:szCs w:val="24"/>
        </w:rPr>
        <w:t xml:space="preserve"> code and are not consistent with text references to von Bertalanffy growth parameters but remain intuitively similar (e.g., </w:t>
      </w:r>
      <w:ins w:id="193" w:author="Stephen Scherrer" w:date="2019-08-20T11:27:00Z">
        <w:r w:rsidR="00D65780">
          <w:rPr>
            <w:rFonts w:ascii="Times New Roman" w:hAnsi="Times New Roman" w:cs="Times New Roman"/>
            <w:sz w:val="24"/>
            <w:szCs w:val="24"/>
          </w:rPr>
          <w:t xml:space="preserve">Brody Growth Coefficient = </w:t>
        </w:r>
        <w:r w:rsidR="008C372D" w:rsidRPr="00046C8F">
          <w:rPr>
            <w:rFonts w:ascii="Times New Roman" w:hAnsi="Times New Roman" w:cs="Times New Roman"/>
            <w:sz w:val="24"/>
            <w:szCs w:val="24"/>
          </w:rPr>
          <w:t>K</w:t>
        </w:r>
        <w:r w:rsidR="00D65780">
          <w:rPr>
            <w:rFonts w:ascii="Times New Roman" w:hAnsi="Times New Roman" w:cs="Times New Roman"/>
            <w:sz w:val="24"/>
            <w:szCs w:val="24"/>
          </w:rPr>
          <w:t xml:space="preserve"> </w:t>
        </w:r>
        <w:r w:rsidR="008C372D" w:rsidRPr="00046C8F">
          <w:rPr>
            <w:rFonts w:ascii="Times New Roman" w:hAnsi="Times New Roman" w:cs="Times New Roman"/>
            <w:sz w:val="24"/>
            <w:szCs w:val="24"/>
          </w:rPr>
          <w:t>=</w:t>
        </w:r>
        <w:r w:rsidR="00D65780">
          <w:rPr>
            <w:rFonts w:ascii="Times New Roman" w:hAnsi="Times New Roman" w:cs="Times New Roman"/>
            <w:sz w:val="24"/>
            <w:szCs w:val="24"/>
          </w:rPr>
          <w:t xml:space="preserve"> </w:t>
        </w:r>
      </w:ins>
      <w:del w:id="194" w:author="Stephen Scherrer" w:date="2019-08-20T11:27:00Z">
        <w:r w:rsidR="008C372D" w:rsidRPr="00046C8F">
          <w:rPr>
            <w:rFonts w:ascii="Times New Roman" w:hAnsi="Times New Roman" w:cs="Times New Roman"/>
            <w:sz w:val="24"/>
            <w:szCs w:val="24"/>
          </w:rPr>
          <w:delText>K=</w:delText>
        </w:r>
      </w:del>
      <w:r w:rsidR="008C372D" w:rsidRPr="00046C8F">
        <w:rPr>
          <w:rFonts w:ascii="Times New Roman" w:hAnsi="Times New Roman" w:cs="Times New Roman"/>
          <w:sz w:val="24"/>
          <w:szCs w:val="24"/>
        </w:rPr>
        <w:t xml:space="preserve">k_mu, </w:t>
      </w:r>
      <w:ins w:id="195" w:author="Stephen Scherrer" w:date="2019-08-20T11:27:00Z">
        <w:r w:rsidR="00D65780">
          <w:rPr>
            <w:rFonts w:ascii="Times New Roman" w:hAnsi="Times New Roman" w:cs="Times New Roman"/>
            <w:sz w:val="24"/>
            <w:szCs w:val="24"/>
          </w:rPr>
          <w:t xml:space="preserve">Asymptotic Length = </w:t>
        </w:r>
      </w:ins>
      <w:r w:rsidR="008C372D" w:rsidRPr="00046C8F">
        <w:rPr>
          <w:rFonts w:ascii="Times New Roman" w:hAnsi="Times New Roman" w:cs="Times New Roman"/>
          <w:sz w:val="24"/>
          <w:szCs w:val="24"/>
        </w:rPr>
        <w:t>L</w:t>
      </w:r>
      <w:ins w:id="196" w:author="Stephen Scherrer" w:date="2019-08-20T11:27:00Z">
        <w:r w:rsidR="008C372D" w:rsidRPr="00046C8F">
          <w:rPr>
            <w:rFonts w:ascii="Times New Roman" w:hAnsi="Times New Roman" w:cs="Times New Roman"/>
            <w:sz w:val="24"/>
            <w:szCs w:val="24"/>
            <w:vertAlign w:val="subscript"/>
          </w:rPr>
          <w:t>∞</w:t>
        </w:r>
        <w:r w:rsidR="00D65780">
          <w:rPr>
            <w:rFonts w:ascii="Times New Roman" w:hAnsi="Times New Roman" w:cs="Times New Roman"/>
            <w:sz w:val="24"/>
            <w:szCs w:val="24"/>
            <w:vertAlign w:val="subscript"/>
          </w:rPr>
          <w:t xml:space="preserve"> </w:t>
        </w:r>
        <w:r w:rsidR="008C372D" w:rsidRPr="00046C8F">
          <w:rPr>
            <w:rFonts w:ascii="Times New Roman" w:hAnsi="Times New Roman" w:cs="Times New Roman"/>
            <w:sz w:val="24"/>
            <w:szCs w:val="24"/>
          </w:rPr>
          <w:t>=</w:t>
        </w:r>
        <w:r w:rsidR="00D65780">
          <w:rPr>
            <w:rFonts w:ascii="Times New Roman" w:hAnsi="Times New Roman" w:cs="Times New Roman"/>
            <w:sz w:val="24"/>
            <w:szCs w:val="24"/>
          </w:rPr>
          <w:t xml:space="preserve"> </w:t>
        </w:r>
      </w:ins>
      <w:del w:id="197" w:author="Stephen Scherrer" w:date="2019-08-20T11:27:00Z">
        <w:r w:rsidR="008C372D" w:rsidRPr="00046C8F">
          <w:rPr>
            <w:rFonts w:ascii="Times New Roman" w:hAnsi="Times New Roman" w:cs="Times New Roman"/>
            <w:sz w:val="24"/>
            <w:szCs w:val="24"/>
            <w:vertAlign w:val="subscript"/>
          </w:rPr>
          <w:delText>∞</w:delText>
        </w:r>
        <w:r w:rsidR="008C372D" w:rsidRPr="00046C8F">
          <w:rPr>
            <w:rFonts w:ascii="Times New Roman" w:hAnsi="Times New Roman" w:cs="Times New Roman"/>
            <w:sz w:val="24"/>
            <w:szCs w:val="24"/>
          </w:rPr>
          <w:delText>=</w:delText>
        </w:r>
      </w:del>
      <w:r w:rsidR="008C372D" w:rsidRPr="00046C8F">
        <w:rPr>
          <w:rFonts w:ascii="Times New Roman" w:hAnsi="Times New Roman" w:cs="Times New Roman"/>
          <w:sz w:val="24"/>
          <w:szCs w:val="24"/>
        </w:rPr>
        <w:t>Linf_mu).</w:t>
      </w:r>
      <w:commentRangeEnd w:id="191"/>
      <w:r w:rsidR="0089788A">
        <w:rPr>
          <w:rStyle w:val="CommentReference"/>
        </w:rPr>
        <w:commentReference w:id="191"/>
      </w:r>
      <w:commentRangeEnd w:id="192"/>
      <w:r w:rsidR="004A29E6">
        <w:rPr>
          <w:rStyle w:val="CommentReference"/>
        </w:rPr>
        <w:commentReference w:id="192"/>
      </w:r>
    </w:p>
    <w:p w14:paraId="5DC1F019" w14:textId="5F3A11C6" w:rsidR="008C372D" w:rsidRPr="00574813" w:rsidRDefault="006647C1" w:rsidP="008C372D">
      <w:pPr>
        <w:spacing w:before="100" w:beforeAutospacing="1" w:line="360" w:lineRule="auto"/>
        <w:rPr>
          <w:rFonts w:ascii="Times New Roman" w:hAnsi="Times New Roman" w:cs="Times New Roman"/>
          <w:sz w:val="24"/>
          <w:szCs w:val="24"/>
        </w:rPr>
      </w:pPr>
      <w:ins w:id="198" w:author="Stephen Scherrer" w:date="2019-08-20T11:27:00Z">
        <w:r w:rsidRPr="006647C1">
          <w:rPr>
            <w:rFonts w:ascii="Times New Roman" w:hAnsi="Times New Roman" w:cs="Times New Roman"/>
            <w:b/>
            <w:noProof/>
            <w:sz w:val="24"/>
            <w:szCs w:val="24"/>
          </w:rPr>
          <w:drawing>
            <wp:inline distT="0" distB="0" distL="0" distR="0" wp14:anchorId="636C7C77" wp14:editId="6A26FCAF">
              <wp:extent cx="5943600" cy="56851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685155"/>
                      </a:xfrm>
                      <a:prstGeom prst="rect">
                        <a:avLst/>
                      </a:prstGeom>
                    </pic:spPr>
                  </pic:pic>
                </a:graphicData>
              </a:graphic>
            </wp:inline>
          </w:drawing>
        </w:r>
      </w:ins>
      <w:del w:id="199" w:author="Stephen Scherrer" w:date="2019-08-20T11:27:00Z">
        <w:r w:rsidR="00700AED">
          <w:rPr>
            <w:rFonts w:ascii="Times New Roman" w:hAnsi="Times New Roman" w:cs="Times New Roman"/>
            <w:b/>
            <w:noProof/>
            <w:sz w:val="24"/>
            <w:szCs w:val="24"/>
          </w:rPr>
          <w:drawing>
            <wp:inline distT="0" distB="0" distL="0" distR="0" wp14:anchorId="51C8B816" wp14:editId="2ED73FBB">
              <wp:extent cx="5943600" cy="6271895"/>
              <wp:effectExtent l="0" t="0" r="0" b="190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3 at 11.47.49 A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6271895"/>
                      </a:xfrm>
                      <a:prstGeom prst="rect">
                        <a:avLst/>
                      </a:prstGeom>
                    </pic:spPr>
                  </pic:pic>
                </a:graphicData>
              </a:graphic>
            </wp:inline>
          </w:drawing>
        </w:r>
      </w:del>
      <w:r w:rsidR="008C372D">
        <w:rPr>
          <w:rFonts w:ascii="Times New Roman" w:hAnsi="Times New Roman" w:cs="Times New Roman"/>
          <w:b/>
          <w:sz w:val="24"/>
          <w:szCs w:val="24"/>
        </w:rPr>
        <w:br w:type="page"/>
      </w:r>
    </w:p>
    <w:p w14:paraId="7424C566" w14:textId="1CD316C6"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A reference for the candidate model structures used to determine the preferred integrative model structure.</w:t>
      </w:r>
      <w:r w:rsidR="00181C93">
        <w:rPr>
          <w:rFonts w:ascii="Times New Roman" w:hAnsi="Times New Roman" w:cs="Times New Roman"/>
          <w:sz w:val="24"/>
          <w:szCs w:val="24"/>
        </w:rPr>
        <w:t xml:space="preserve"> </w:t>
      </w:r>
    </w:p>
    <w:p w14:paraId="41B5BD7C" w14:textId="77777777" w:rsidR="008C372D" w:rsidRPr="00046C8F" w:rsidRDefault="008C372D" w:rsidP="008C372D">
      <w:pPr>
        <w:rPr>
          <w:rFonts w:ascii="Times New Roman" w:hAnsi="Times New Roman" w:cs="Times New Roman"/>
          <w:sz w:val="24"/>
          <w:szCs w:val="24"/>
        </w:rPr>
      </w:pPr>
    </w:p>
    <w:p w14:paraId="74331962" w14:textId="34F14A0A" w:rsidR="008C372D" w:rsidRPr="00046C8F" w:rsidRDefault="007C2B6F" w:rsidP="008C372D">
      <w:pPr>
        <w:rPr>
          <w:rFonts w:ascii="Times New Roman" w:hAnsi="Times New Roman" w:cs="Times New Roman"/>
          <w:sz w:val="24"/>
          <w:szCs w:val="24"/>
        </w:rPr>
      </w:pPr>
      <w:r w:rsidRPr="007C2B6F">
        <w:rPr>
          <w:noProof/>
        </w:rPr>
        <w:t xml:space="preserve"> </w:t>
      </w:r>
      <w:commentRangeStart w:id="200"/>
      <w:del w:id="201" w:author="Stephen Scherrer" w:date="2019-08-20T11:27:00Z">
        <w:r w:rsidRPr="007C2B6F">
          <w:rPr>
            <w:rFonts w:ascii="Times New Roman" w:hAnsi="Times New Roman" w:cs="Times New Roman"/>
            <w:noProof/>
            <w:sz w:val="24"/>
            <w:szCs w:val="24"/>
          </w:rPr>
          <w:drawing>
            <wp:inline distT="0" distB="0" distL="0" distR="0" wp14:anchorId="4EEC5BA5" wp14:editId="7D243497">
              <wp:extent cx="5943600" cy="3507105"/>
              <wp:effectExtent l="0" t="953"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rot="5400000">
                        <a:off x="0" y="0"/>
                        <a:ext cx="5943600" cy="3507105"/>
                      </a:xfrm>
                      <a:prstGeom prst="rect">
                        <a:avLst/>
                      </a:prstGeom>
                    </pic:spPr>
                  </pic:pic>
                </a:graphicData>
              </a:graphic>
            </wp:inline>
          </w:drawing>
        </w:r>
      </w:del>
      <w:commentRangeEnd w:id="200"/>
      <w:r w:rsidR="009B5D04">
        <w:rPr>
          <w:rStyle w:val="CommentReference"/>
        </w:rPr>
        <w:commentReference w:id="200"/>
      </w:r>
      <w:ins w:id="202" w:author="Stephen Scherrer" w:date="2019-08-20T11:27:00Z">
        <w:r w:rsidR="00D65780" w:rsidRPr="00D65780">
          <w:rPr>
            <w:noProof/>
          </w:rPr>
          <w:t xml:space="preserve"> </w:t>
        </w:r>
        <w:r w:rsidR="00D65780" w:rsidRPr="00D65780">
          <w:rPr>
            <w:noProof/>
          </w:rPr>
          <w:drawing>
            <wp:inline distT="0" distB="0" distL="0" distR="0" wp14:anchorId="38FF1501" wp14:editId="395E429B">
              <wp:extent cx="7465718" cy="5127896"/>
              <wp:effectExtent l="635"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rot="16200000">
                        <a:off x="0" y="0"/>
                        <a:ext cx="7486340" cy="5142061"/>
                      </a:xfrm>
                      <a:prstGeom prst="rect">
                        <a:avLst/>
                      </a:prstGeom>
                    </pic:spPr>
                  </pic:pic>
                </a:graphicData>
              </a:graphic>
            </wp:inline>
          </w:drawing>
        </w:r>
      </w:ins>
    </w:p>
    <w:p w14:paraId="6761AE8C" w14:textId="0F80C9AF" w:rsidR="008C372D" w:rsidRDefault="008C372D" w:rsidP="008C372D">
      <w:pPr>
        <w:rPr>
          <w:del w:id="203" w:author="Stephen Scherrer" w:date="2019-08-20T11:27:00Z"/>
          <w:rFonts w:ascii="Times New Roman" w:hAnsi="Times New Roman" w:cs="Times New Roman"/>
          <w:b/>
          <w:sz w:val="24"/>
          <w:szCs w:val="24"/>
        </w:rPr>
      </w:pPr>
      <w:r>
        <w:rPr>
          <w:rFonts w:ascii="Times New Roman" w:hAnsi="Times New Roman"/>
          <w:sz w:val="24"/>
          <w:rPrChange w:id="204" w:author="Stephen Scherrer" w:date="2019-08-20T11:27:00Z">
            <w:rPr>
              <w:rFonts w:ascii="Times New Roman" w:hAnsi="Times New Roman" w:cs="Times New Roman"/>
              <w:b/>
              <w:sz w:val="24"/>
              <w:szCs w:val="24"/>
            </w:rPr>
          </w:rPrChange>
        </w:rPr>
        <w:br w:type="page"/>
      </w:r>
    </w:p>
    <w:p w14:paraId="29722B12" w14:textId="77777777" w:rsidR="008C372D" w:rsidRDefault="008C372D" w:rsidP="008C372D">
      <w:pPr>
        <w:rPr>
          <w:rFonts w:ascii="Times New Roman" w:hAnsi="Times New Roman"/>
          <w:sz w:val="24"/>
          <w:rPrChange w:id="205" w:author="Stephen Scherrer" w:date="2019-08-20T11:27:00Z">
            <w:rPr>
              <w:rFonts w:ascii="Times New Roman" w:hAnsi="Times New Roman" w:cs="Times New Roman"/>
              <w:b/>
              <w:sz w:val="24"/>
              <w:szCs w:val="24"/>
            </w:rPr>
          </w:rPrChange>
        </w:rPr>
      </w:pPr>
    </w:p>
    <w:p w14:paraId="1BEB0ED5" w14:textId="69FC9894"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t>Table 5</w:t>
      </w:r>
      <w:r w:rsidR="008C372D" w:rsidRPr="00046C8F">
        <w:rPr>
          <w:rFonts w:ascii="Times New Roman" w:hAnsi="Times New Roman" w:cs="Times New Roman"/>
          <w:b/>
          <w:sz w:val="24"/>
          <w:szCs w:val="24"/>
        </w:rPr>
        <w:t xml:space="preserve">. </w:t>
      </w:r>
      <w:r w:rsidR="008C372D">
        <w:rPr>
          <w:rFonts w:ascii="Times New Roman" w:hAnsi="Times New Roman" w:cs="Times New Roman"/>
          <w:sz w:val="24"/>
          <w:szCs w:val="24"/>
        </w:rPr>
        <w:t>Sample and population p</w:t>
      </w:r>
      <w:r w:rsidR="008C372D" w:rsidRPr="00046C8F">
        <w:rPr>
          <w:rFonts w:ascii="Times New Roman" w:hAnsi="Times New Roman" w:cs="Times New Roman"/>
          <w:sz w:val="24"/>
          <w:szCs w:val="24"/>
        </w:rPr>
        <w:t xml:space="preserve">arameter estimates </w:t>
      </w:r>
      <w:r w:rsidR="008C372D">
        <w:rPr>
          <w:rFonts w:ascii="Times New Roman" w:hAnsi="Times New Roman" w:cs="Times New Roman"/>
          <w:sz w:val="24"/>
          <w:szCs w:val="24"/>
        </w:rPr>
        <w:t>from</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 xml:space="preserve">maximum likelihood growth </w:t>
      </w:r>
      <w:r w:rsidR="002000D7">
        <w:rPr>
          <w:rFonts w:ascii="Times New Roman" w:hAnsi="Times New Roman" w:cs="Times New Roman"/>
          <w:sz w:val="24"/>
          <w:szCs w:val="24"/>
        </w:rPr>
        <w:t>models</w:t>
      </w:r>
      <w:r w:rsidR="008C372D" w:rsidRPr="00046C8F">
        <w:rPr>
          <w:rFonts w:ascii="Times New Roman" w:hAnsi="Times New Roman" w:cs="Times New Roman"/>
          <w:sz w:val="24"/>
          <w:szCs w:val="24"/>
        </w:rPr>
        <w:t>.</w:t>
      </w:r>
      <w:r w:rsidR="002000D7">
        <w:rPr>
          <w:rFonts w:ascii="Times New Roman" w:hAnsi="Times New Roman" w:cs="Times New Roman"/>
          <w:sz w:val="24"/>
          <w:szCs w:val="24"/>
        </w:rPr>
        <w:t xml:space="preserve"> Model 5 was fit to only the tagging data and Model 11 is the preferred</w:t>
      </w:r>
      <w:r w:rsidR="000617FA">
        <w:rPr>
          <w:rFonts w:ascii="Times New Roman" w:hAnsi="Times New Roman" w:cs="Times New Roman"/>
          <w:sz w:val="24"/>
          <w:szCs w:val="24"/>
        </w:rPr>
        <w:t xml:space="preserve"> model.</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p w14:paraId="60BC89A2" w14:textId="52614C5A" w:rsidR="004267FF" w:rsidRDefault="006647C1">
      <w:pPr>
        <w:rPr>
          <w:rFonts w:ascii="Times New Roman" w:hAnsi="Times New Roman" w:cs="Times New Roman"/>
          <w:sz w:val="24"/>
          <w:szCs w:val="24"/>
        </w:rPr>
      </w:pPr>
      <w:ins w:id="206" w:author="Stephen Scherrer" w:date="2019-08-20T11:27:00Z">
        <w:r w:rsidRPr="006647C1">
          <w:rPr>
            <w:rFonts w:ascii="Times New Roman" w:hAnsi="Times New Roman" w:cs="Times New Roman"/>
            <w:b/>
            <w:noProof/>
            <w:sz w:val="24"/>
            <w:szCs w:val="24"/>
          </w:rPr>
          <w:drawing>
            <wp:inline distT="0" distB="0" distL="0" distR="0" wp14:anchorId="722A76F4" wp14:editId="74EC789A">
              <wp:extent cx="6563645" cy="3222918"/>
              <wp:effectExtent l="0" t="6033"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rot="16200000">
                        <a:off x="0" y="0"/>
                        <a:ext cx="6583220" cy="3232530"/>
                      </a:xfrm>
                      <a:prstGeom prst="rect">
                        <a:avLst/>
                      </a:prstGeom>
                    </pic:spPr>
                  </pic:pic>
                </a:graphicData>
              </a:graphic>
            </wp:inline>
          </w:drawing>
        </w:r>
      </w:ins>
      <w:del w:id="207" w:author="Stephen Scherrer" w:date="2019-08-20T11:27:00Z">
        <w:r w:rsidR="002000D7">
          <w:rPr>
            <w:rFonts w:ascii="Times New Roman" w:hAnsi="Times New Roman" w:cs="Times New Roman"/>
            <w:b/>
            <w:noProof/>
            <w:sz w:val="24"/>
            <w:szCs w:val="24"/>
          </w:rPr>
          <w:drawing>
            <wp:inline distT="0" distB="0" distL="0" distR="0" wp14:anchorId="79BAEC3D" wp14:editId="32C3CBE9">
              <wp:extent cx="6431622" cy="3145036"/>
              <wp:effectExtent l="0" t="0" r="0" b="5080"/>
              <wp:docPr id="5" name="Picture 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3-25 at 1.01.18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38523" cy="3148411"/>
                      </a:xfrm>
                      <a:prstGeom prst="rect">
                        <a:avLst/>
                      </a:prstGeom>
                    </pic:spPr>
                  </pic:pic>
                </a:graphicData>
              </a:graphic>
            </wp:inline>
          </w:drawing>
        </w:r>
      </w:del>
      <w:r w:rsidR="008C372D">
        <w:rPr>
          <w:rFonts w:ascii="Times New Roman" w:hAnsi="Times New Roman" w:cs="Times New Roman"/>
          <w:b/>
          <w:sz w:val="24"/>
          <w:szCs w:val="24"/>
        </w:rPr>
        <w:br w:type="page"/>
      </w:r>
      <w:r w:rsidR="00F11515">
        <w:rPr>
          <w:rFonts w:ascii="Times New Roman" w:hAnsi="Times New Roman" w:cs="Times New Roman"/>
          <w:b/>
          <w:sz w:val="24"/>
          <w:szCs w:val="24"/>
        </w:rPr>
        <w:lastRenderedPageBreak/>
        <w:t>Figure 1</w:t>
      </w:r>
      <w:commentRangeStart w:id="208"/>
      <w:commentRangeStart w:id="209"/>
      <w:r w:rsidR="00F11515">
        <w:rPr>
          <w:rFonts w:ascii="Times New Roman" w:hAnsi="Times New Roman" w:cs="Times New Roman"/>
          <w:b/>
          <w:sz w:val="24"/>
          <w:szCs w:val="24"/>
        </w:rPr>
        <w:t xml:space="preserve">: </w:t>
      </w:r>
      <w:r w:rsidR="00F11515">
        <w:rPr>
          <w:rFonts w:ascii="Times New Roman" w:hAnsi="Times New Roman" w:cs="Times New Roman"/>
          <w:sz w:val="24"/>
          <w:szCs w:val="24"/>
        </w:rPr>
        <w:t xml:space="preserve">Map </w:t>
      </w:r>
      <w:r w:rsidR="004267FF">
        <w:rPr>
          <w:rFonts w:ascii="Times New Roman" w:hAnsi="Times New Roman" w:cs="Times New Roman"/>
          <w:sz w:val="24"/>
          <w:szCs w:val="24"/>
        </w:rPr>
        <w:t>showing the location and number of the State of Hawaii’s statistical reporting grids</w:t>
      </w:r>
      <w:ins w:id="210" w:author="Stephen Scherrer" w:date="2019-08-20T11:27:00Z">
        <w:r w:rsidR="003B7D62">
          <w:rPr>
            <w:rFonts w:ascii="Times New Roman" w:hAnsi="Times New Roman" w:cs="Times New Roman"/>
            <w:sz w:val="24"/>
            <w:szCs w:val="24"/>
          </w:rPr>
          <w:t xml:space="preserve"> corresponding to t</w:t>
        </w:r>
        <w:r w:rsidR="004267FF">
          <w:rPr>
            <w:rFonts w:ascii="Times New Roman" w:hAnsi="Times New Roman" w:cs="Times New Roman"/>
            <w:sz w:val="24"/>
            <w:szCs w:val="24"/>
          </w:rPr>
          <w:t xml:space="preserve">he </w:t>
        </w:r>
        <w:r w:rsidR="003B7D62">
          <w:rPr>
            <w:rFonts w:ascii="Times New Roman" w:hAnsi="Times New Roman" w:cs="Times New Roman"/>
            <w:sz w:val="24"/>
            <w:szCs w:val="24"/>
          </w:rPr>
          <w:t>reported location</w:t>
        </w:r>
      </w:ins>
      <w:del w:id="211" w:author="Stephen Scherrer" w:date="2019-08-20T11:27:00Z">
        <w:r w:rsidR="004267FF">
          <w:rPr>
            <w:rFonts w:ascii="Times New Roman" w:hAnsi="Times New Roman" w:cs="Times New Roman"/>
            <w:sz w:val="24"/>
            <w:szCs w:val="24"/>
          </w:rPr>
          <w:delText>. The number</w:delText>
        </w:r>
      </w:del>
      <w:r w:rsidR="004267FF">
        <w:rPr>
          <w:rFonts w:ascii="Times New Roman" w:hAnsi="Times New Roman" w:cs="Times New Roman"/>
          <w:sz w:val="24"/>
          <w:szCs w:val="24"/>
        </w:rPr>
        <w:t xml:space="preserve"> of </w:t>
      </w:r>
      <w:ins w:id="212" w:author="Stephen Scherrer" w:date="2019-08-20T11:27:00Z">
        <w:r w:rsidR="003B7D62">
          <w:rPr>
            <w:rFonts w:ascii="Times New Roman" w:hAnsi="Times New Roman" w:cs="Times New Roman"/>
            <w:sz w:val="24"/>
            <w:szCs w:val="24"/>
          </w:rPr>
          <w:t>tagging</w:t>
        </w:r>
      </w:ins>
      <w:del w:id="213" w:author="Stephen Scherrer" w:date="2019-08-20T11:27:00Z">
        <w:r w:rsidR="004267FF">
          <w:rPr>
            <w:rFonts w:ascii="Times New Roman" w:hAnsi="Times New Roman" w:cs="Times New Roman"/>
            <w:sz w:val="24"/>
            <w:szCs w:val="24"/>
          </w:rPr>
          <w:delText xml:space="preserve">fish </w:delText>
        </w:r>
        <w:r w:rsidR="003C7602">
          <w:rPr>
            <w:rFonts w:ascii="Times New Roman" w:hAnsi="Times New Roman" w:cs="Times New Roman"/>
            <w:sz w:val="24"/>
            <w:szCs w:val="24"/>
          </w:rPr>
          <w:delText>tagged</w:delText>
        </w:r>
      </w:del>
      <w:r w:rsidR="004267FF">
        <w:rPr>
          <w:rFonts w:ascii="Times New Roman" w:hAnsi="Times New Roman" w:cs="Times New Roman"/>
          <w:sz w:val="24"/>
          <w:szCs w:val="24"/>
        </w:rPr>
        <w:t xml:space="preserve"> and recaptured </w:t>
      </w:r>
      <w:ins w:id="214" w:author="Stephen Scherrer" w:date="2019-08-20T11:27:00Z">
        <w:r w:rsidR="003B7D62">
          <w:rPr>
            <w:rFonts w:ascii="Times New Roman" w:hAnsi="Times New Roman" w:cs="Times New Roman"/>
            <w:sz w:val="24"/>
            <w:szCs w:val="24"/>
          </w:rPr>
          <w:t xml:space="preserve">for fish </w:t>
        </w:r>
      </w:ins>
      <w:del w:id="215" w:author="Stephen Scherrer" w:date="2019-08-20T11:27:00Z">
        <w:r w:rsidR="004267FF">
          <w:rPr>
            <w:rFonts w:ascii="Times New Roman" w:hAnsi="Times New Roman" w:cs="Times New Roman"/>
            <w:sz w:val="24"/>
            <w:szCs w:val="24"/>
          </w:rPr>
          <w:delText xml:space="preserve">in each reporting grid are </w:delText>
        </w:r>
      </w:del>
      <w:r w:rsidR="004267FF">
        <w:rPr>
          <w:rFonts w:ascii="Times New Roman" w:hAnsi="Times New Roman" w:cs="Times New Roman"/>
          <w:sz w:val="24"/>
          <w:szCs w:val="24"/>
        </w:rPr>
        <w:t>summarized in Table 1.</w:t>
      </w:r>
      <w:commentRangeEnd w:id="208"/>
      <w:r w:rsidR="005B2D24">
        <w:rPr>
          <w:rStyle w:val="CommentReference"/>
        </w:rPr>
        <w:commentReference w:id="208"/>
      </w:r>
      <w:commentRangeEnd w:id="209"/>
      <w:r w:rsidR="00237F57">
        <w:rPr>
          <w:rStyle w:val="CommentReference"/>
        </w:rPr>
        <w:commentReference w:id="209"/>
      </w:r>
    </w:p>
    <w:p w14:paraId="6B30435C" w14:textId="77777777" w:rsidR="003C7602" w:rsidRDefault="003C7602">
      <w:pPr>
        <w:rPr>
          <w:rFonts w:ascii="Times New Roman" w:hAnsi="Times New Roman" w:cs="Times New Roman"/>
          <w:sz w:val="24"/>
          <w:szCs w:val="24"/>
        </w:rPr>
      </w:pPr>
    </w:p>
    <w:p w14:paraId="530D8BE2" w14:textId="79CB5093" w:rsidR="00F11515" w:rsidRDefault="005A742D">
      <w:pPr>
        <w:rPr>
          <w:rFonts w:ascii="Times New Roman" w:hAnsi="Times New Roman" w:cs="Times New Roman"/>
          <w:b/>
          <w:sz w:val="24"/>
          <w:szCs w:val="24"/>
        </w:rPr>
      </w:pPr>
      <w:ins w:id="216" w:author="Stephen Scherrer" w:date="2019-08-20T11:27:00Z">
        <w:r w:rsidRPr="005A742D">
          <w:rPr>
            <w:rFonts w:ascii="Times New Roman" w:hAnsi="Times New Roman" w:cs="Times New Roman"/>
            <w:b/>
            <w:noProof/>
            <w:sz w:val="24"/>
            <w:szCs w:val="24"/>
          </w:rPr>
          <w:drawing>
            <wp:inline distT="0" distB="0" distL="0" distR="0" wp14:anchorId="7C37E64D" wp14:editId="1CFA3D39">
              <wp:extent cx="7343406" cy="4921494"/>
              <wp:effectExtent l="4445" t="0" r="190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rot="16200000">
                        <a:off x="0" y="0"/>
                        <a:ext cx="7350982" cy="4926571"/>
                      </a:xfrm>
                      <a:prstGeom prst="rect">
                        <a:avLst/>
                      </a:prstGeom>
                    </pic:spPr>
                  </pic:pic>
                </a:graphicData>
              </a:graphic>
            </wp:inline>
          </w:drawing>
        </w:r>
      </w:ins>
      <w:del w:id="217" w:author="Stephen Scherrer" w:date="2019-08-20T11:27:00Z">
        <w:r w:rsidR="004267FF">
          <w:rPr>
            <w:rFonts w:ascii="Times New Roman" w:hAnsi="Times New Roman" w:cs="Times New Roman"/>
            <w:b/>
            <w:noProof/>
            <w:sz w:val="24"/>
            <w:szCs w:val="24"/>
          </w:rPr>
          <w:drawing>
            <wp:inline distT="0" distB="0" distL="0" distR="0" wp14:anchorId="07DF0061" wp14:editId="709814A8">
              <wp:extent cx="5943600" cy="495871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hi_brfa_fishgrid_mhi_map.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958715"/>
                      </a:xfrm>
                      <a:prstGeom prst="rect">
                        <a:avLst/>
                      </a:prstGeom>
                    </pic:spPr>
                  </pic:pic>
                </a:graphicData>
              </a:graphic>
            </wp:inline>
          </w:drawing>
        </w:r>
      </w:del>
      <w:r w:rsidR="00F11515">
        <w:rPr>
          <w:rFonts w:ascii="Times New Roman" w:hAnsi="Times New Roman" w:cs="Times New Roman"/>
          <w:b/>
          <w:sz w:val="24"/>
          <w:szCs w:val="24"/>
        </w:rPr>
        <w:br w:type="page"/>
      </w:r>
    </w:p>
    <w:p w14:paraId="49BC37B1" w14:textId="2653A5B9" w:rsidR="008C372D" w:rsidRPr="00046C8F" w:rsidRDefault="00F11515" w:rsidP="008C372D">
      <w:pPr>
        <w:rPr>
          <w:rFonts w:ascii="Times New Roman" w:hAnsi="Times New Roman" w:cs="Times New Roman"/>
          <w:sz w:val="24"/>
          <w:szCs w:val="24"/>
        </w:rPr>
      </w:pPr>
      <w:commentRangeStart w:id="218"/>
      <w:r>
        <w:rPr>
          <w:rFonts w:ascii="Times New Roman" w:hAnsi="Times New Roman" w:cs="Times New Roman"/>
          <w:b/>
          <w:sz w:val="24"/>
          <w:szCs w:val="24"/>
        </w:rPr>
        <w:lastRenderedPageBreak/>
        <w:t>Figur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The length of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commentRangeEnd w:id="218"/>
      <w:r w:rsidR="005B2D24">
        <w:rPr>
          <w:rStyle w:val="CommentReference"/>
        </w:rPr>
        <w:commentReference w:id="218"/>
      </w:r>
    </w:p>
    <w:p w14:paraId="54B14BEE" w14:textId="77777777" w:rsidR="008C372D" w:rsidRPr="00574813" w:rsidRDefault="008C372D" w:rsidP="008C372D">
      <w:pPr>
        <w:rPr>
          <w:rFonts w:ascii="Times New Roman" w:hAnsi="Times New Roman" w:cs="Times New Roman"/>
          <w:sz w:val="24"/>
          <w:szCs w:val="24"/>
        </w:rPr>
      </w:pPr>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22">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553BA797"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3</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Coefficient of variation for 2 von Bertalanffy growth curve parameters </w:t>
      </w:r>
      <w:ins w:id="219" w:author="Stephen Scherrer" w:date="2019-08-20T11:27:00Z">
        <w:r w:rsidR="003170AA">
          <w:rPr>
            <w:rFonts w:ascii="Times New Roman" w:hAnsi="Times New Roman" w:cs="Times New Roman"/>
            <w:sz w:val="24"/>
            <w:szCs w:val="24"/>
          </w:rPr>
          <w:t xml:space="preserve">(Brody growth coefficient, </w:t>
        </w:r>
        <w:r w:rsidR="008C372D" w:rsidRPr="00046C8F">
          <w:rPr>
            <w:rFonts w:ascii="Times New Roman" w:hAnsi="Times New Roman" w:cs="Times New Roman"/>
            <w:sz w:val="24"/>
            <w:szCs w:val="24"/>
          </w:rPr>
          <w:t>K</w:t>
        </w:r>
        <w:r w:rsidR="003170AA">
          <w:rPr>
            <w:rFonts w:ascii="Times New Roman" w:hAnsi="Times New Roman" w:cs="Times New Roman"/>
            <w:sz w:val="24"/>
            <w:szCs w:val="24"/>
          </w:rPr>
          <w:t>)</w:t>
        </w:r>
      </w:ins>
      <w:del w:id="220" w:author="Stephen Scherrer" w:date="2019-08-20T11:27:00Z">
        <w:r w:rsidR="008C372D" w:rsidRPr="00046C8F">
          <w:rPr>
            <w:rFonts w:ascii="Times New Roman" w:hAnsi="Times New Roman" w:cs="Times New Roman"/>
            <w:sz w:val="24"/>
            <w:szCs w:val="24"/>
          </w:rPr>
          <w:delText>K</w:delText>
        </w:r>
      </w:del>
      <w:r w:rsidR="008C372D" w:rsidRPr="00046C8F">
        <w:rPr>
          <w:rFonts w:ascii="Times New Roman" w:hAnsi="Times New Roman" w:cs="Times New Roman"/>
          <w:sz w:val="24"/>
          <w:szCs w:val="24"/>
        </w:rPr>
        <w:t xml:space="preserve"> and </w:t>
      </w:r>
      <w:ins w:id="221" w:author="Stephen Scherrer" w:date="2019-08-20T11:27:00Z">
        <w:r w:rsidR="003170AA">
          <w:rPr>
            <w:rFonts w:ascii="Times New Roman" w:hAnsi="Times New Roman" w:cs="Times New Roman"/>
            <w:sz w:val="24"/>
            <w:szCs w:val="24"/>
          </w:rPr>
          <w:t xml:space="preserve">(Mean asymptotic length </w:t>
        </w:r>
      </w:ins>
      <w:r w:rsidR="008C372D" w:rsidRPr="00046C8F">
        <w:rPr>
          <w:rFonts w:ascii="Times New Roman" w:hAnsi="Times New Roman" w:cs="Times New Roman"/>
          <w:sz w:val="24"/>
          <w:szCs w:val="24"/>
        </w:rPr>
        <w:t>L</w:t>
      </w:r>
      <w:ins w:id="222" w:author="Stephen Scherrer" w:date="2019-08-20T11:27:00Z">
        <w:r w:rsidR="008C372D" w:rsidRPr="00046C8F">
          <w:rPr>
            <w:rFonts w:ascii="Times New Roman" w:hAnsi="Times New Roman" w:cs="Times New Roman"/>
            <w:sz w:val="24"/>
            <w:szCs w:val="24"/>
            <w:vertAlign w:val="subscript"/>
          </w:rPr>
          <w:t>∞</w:t>
        </w:r>
        <w:r w:rsidR="003170AA">
          <w:rPr>
            <w:rFonts w:ascii="Times New Roman" w:hAnsi="Times New Roman" w:cs="Times New Roman"/>
            <w:sz w:val="24"/>
            <w:szCs w:val="24"/>
            <w:vertAlign w:val="subscript"/>
          </w:rPr>
          <w:t>)</w:t>
        </w:r>
      </w:ins>
      <w:del w:id="223" w:author="Stephen Scherrer" w:date="2019-08-20T11:27:00Z">
        <w:r w:rsidR="008C372D" w:rsidRPr="00046C8F">
          <w:rPr>
            <w:rFonts w:ascii="Times New Roman" w:hAnsi="Times New Roman" w:cs="Times New Roman"/>
            <w:sz w:val="24"/>
            <w:szCs w:val="24"/>
            <w:vertAlign w:val="subscript"/>
          </w:rPr>
          <w:delText>∞</w:delText>
        </w:r>
      </w:del>
      <w:r w:rsidR="008C372D" w:rsidRPr="00046C8F">
        <w:rPr>
          <w:rFonts w:ascii="Times New Roman" w:hAnsi="Times New Roman" w:cs="Times New Roman"/>
          <w:sz w:val="24"/>
          <w:szCs w:val="24"/>
        </w:rPr>
        <w:t xml:space="preserve"> for </w:t>
      </w:r>
      <w:r w:rsidR="008C372D" w:rsidRPr="00C108BE">
        <w:rPr>
          <w:rFonts w:ascii="Times New Roman" w:hAnsi="Times New Roman" w:cs="Times New Roman"/>
          <w:i/>
          <w:sz w:val="24"/>
          <w:szCs w:val="24"/>
        </w:rPr>
        <w:t>P. filamentosus</w:t>
      </w:r>
      <w:r w:rsidR="008C372D"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rFonts w:ascii="Times New Roman" w:hAnsi="Times New Roman" w:cs="Times New Roman"/>
          <w:b/>
          <w:sz w:val="24"/>
          <w:szCs w:val="24"/>
        </w:rPr>
        <w:br w:type="page"/>
      </w:r>
    </w:p>
    <w:p w14:paraId="31DCB754" w14:textId="56380B6A"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Plots comparing observed and predicted recapture lengths fit using parameter point estimates from Bayesian Models 1 and 2, as well as </w:t>
      </w:r>
      <w:ins w:id="224" w:author="Microsoft Office User" w:date="2019-05-31T09:57:00Z">
        <w:r w:rsidR="005B2D24">
          <w:rPr>
            <w:rFonts w:ascii="Times New Roman" w:hAnsi="Times New Roman" w:cs="Times New Roman"/>
            <w:sz w:val="24"/>
            <w:szCs w:val="24"/>
          </w:rPr>
          <w:t>population p</w:t>
        </w:r>
        <w:r w:rsidR="005B2D24" w:rsidRPr="00046C8F">
          <w:rPr>
            <w:rFonts w:ascii="Times New Roman" w:hAnsi="Times New Roman" w:cs="Times New Roman"/>
            <w:sz w:val="24"/>
            <w:szCs w:val="24"/>
          </w:rPr>
          <w:t xml:space="preserve">arameter estimates </w:t>
        </w:r>
        <w:r w:rsidR="005B2D24">
          <w:rPr>
            <w:rFonts w:ascii="Times New Roman" w:hAnsi="Times New Roman" w:cs="Times New Roman"/>
            <w:sz w:val="24"/>
            <w:szCs w:val="24"/>
            <w:lang w:val="haw-US"/>
          </w:rPr>
          <w:t>f</w:t>
        </w:r>
      </w:ins>
      <w:ins w:id="225" w:author="Microsoft Office User" w:date="2019-05-31T09:58:00Z">
        <w:r w:rsidR="005B2D24">
          <w:rPr>
            <w:rFonts w:ascii="Times New Roman" w:hAnsi="Times New Roman" w:cs="Times New Roman"/>
            <w:sz w:val="24"/>
            <w:szCs w:val="24"/>
            <w:lang w:val="haw-US"/>
          </w:rPr>
          <w:t xml:space="preserve">rom </w:t>
        </w:r>
      </w:ins>
      <w:r w:rsidR="008C372D" w:rsidRPr="00046C8F">
        <w:rPr>
          <w:rFonts w:ascii="Times New Roman" w:hAnsi="Times New Roman" w:cs="Times New Roman"/>
          <w:sz w:val="24"/>
          <w:szCs w:val="24"/>
        </w:rPr>
        <w:t>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4DB3A21C" w:rsidR="008C372D" w:rsidRPr="00F52203" w:rsidRDefault="00F11515" w:rsidP="008C372D">
      <w:pPr>
        <w:rPr>
          <w:rFonts w:ascii="Times New Roman" w:hAnsi="Times New Roman"/>
          <w:sz w:val="24"/>
          <w:lang w:val="haw-US"/>
        </w:rPr>
      </w:pPr>
      <w:r>
        <w:rPr>
          <w:rFonts w:ascii="Times New Roman" w:hAnsi="Times New Roman" w:cs="Times New Roman"/>
          <w:b/>
          <w:sz w:val="24"/>
          <w:szCs w:val="24"/>
        </w:rPr>
        <w:lastRenderedPageBreak/>
        <w:t>Figure 5</w:t>
      </w:r>
      <w:r w:rsidR="008C372D" w:rsidRPr="00046C8F">
        <w:rPr>
          <w:rFonts w:ascii="Times New Roman" w:hAnsi="Times New Roman" w:cs="Times New Roman"/>
          <w:b/>
          <w:sz w:val="24"/>
          <w:szCs w:val="24"/>
        </w:rPr>
        <w:t>.</w:t>
      </w:r>
      <w:r w:rsidR="008C372D"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w:t>
      </w:r>
      <w:ins w:id="226" w:author="Microsoft Office User" w:date="2019-05-31T10:00:00Z">
        <w:r w:rsidR="00DC3376">
          <w:rPr>
            <w:rFonts w:ascii="Times New Roman" w:hAnsi="Times New Roman" w:cs="Times New Roman"/>
            <w:sz w:val="24"/>
            <w:szCs w:val="24"/>
            <w:lang w:val="haw-US"/>
          </w:rPr>
          <w:t xml:space="preserve">(min Lm) </w:t>
        </w:r>
      </w:ins>
      <w:r w:rsidR="008C372D" w:rsidRPr="00046C8F">
        <w:rPr>
          <w:rFonts w:ascii="Times New Roman" w:hAnsi="Times New Roman" w:cs="Times New Roman"/>
          <w:sz w:val="24"/>
          <w:szCs w:val="24"/>
        </w:rPr>
        <w:t xml:space="preserve">and maximum length </w:t>
      </w:r>
      <w:ins w:id="227" w:author="Microsoft Office User" w:date="2019-05-31T10:00:00Z">
        <w:r w:rsidR="00DC3376">
          <w:rPr>
            <w:rFonts w:ascii="Times New Roman" w:hAnsi="Times New Roman" w:cs="Times New Roman"/>
            <w:sz w:val="24"/>
            <w:szCs w:val="24"/>
            <w:lang w:val="haw-US"/>
          </w:rPr>
          <w:t xml:space="preserve">(max Lm) </w:t>
        </w:r>
      </w:ins>
      <w:r w:rsidR="008C372D" w:rsidRPr="00046C8F">
        <w:rPr>
          <w:rFonts w:ascii="Times New Roman" w:hAnsi="Times New Roman" w:cs="Times New Roman"/>
          <w:sz w:val="24"/>
          <w:szCs w:val="24"/>
        </w:rPr>
        <w:t>of individuals at the time of marking recorded in the OTP dataset.</w:t>
      </w:r>
      <w:r w:rsidR="00331DF6">
        <w:rPr>
          <w:rFonts w:ascii="Times New Roman" w:hAnsi="Times New Roman" w:cs="Times New Roman"/>
          <w:sz w:val="24"/>
          <w:szCs w:val="24"/>
        </w:rPr>
        <w:t xml:space="preserve"> Growth curves were estimated for two best Bayesian (Models 1 and 2) and maximum likelihood models (Models 5 and 11). </w:t>
      </w:r>
      <w:r w:rsidR="00707C2E">
        <w:rPr>
          <w:rFonts w:ascii="Times New Roman" w:hAnsi="Times New Roman" w:cs="Times New Roman"/>
          <w:sz w:val="24"/>
          <w:szCs w:val="24"/>
        </w:rPr>
        <w:t>Note that while the species may live to 40+ years, this plot has been truncated to 20 years to highlight differences between early growth under each model</w:t>
      </w:r>
      <w:ins w:id="228" w:author="Microsoft Office User" w:date="2019-05-31T09:58:00Z">
        <w:r w:rsidR="005B2D24">
          <w:rPr>
            <w:rFonts w:ascii="Times New Roman" w:hAnsi="Times New Roman" w:cs="Times New Roman"/>
            <w:sz w:val="24"/>
            <w:szCs w:val="24"/>
            <w:lang w:val="haw-US"/>
          </w:rPr>
          <w:t>.</w:t>
        </w:r>
      </w:ins>
    </w:p>
    <w:p w14:paraId="10553D2F" w14:textId="5EB69AC4" w:rsidR="008C372D" w:rsidRPr="00046C8F" w:rsidRDefault="008C372D" w:rsidP="008C372D">
      <w:pPr>
        <w:rPr>
          <w:rFonts w:ascii="Times New Roman" w:hAnsi="Times New Roman" w:cs="Times New Roman"/>
          <w:sz w:val="24"/>
          <w:szCs w:val="24"/>
        </w:rPr>
      </w:pPr>
    </w:p>
    <w:p w14:paraId="538DADAB" w14:textId="382D193D" w:rsidR="00BF46CA" w:rsidRPr="008C372D" w:rsidRDefault="005063B5" w:rsidP="008C372D">
      <w:commentRangeStart w:id="229"/>
      <w:del w:id="230" w:author="Stephen Scherrer" w:date="2019-08-20T11:27:00Z">
        <w:r>
          <w:rPr>
            <w:noProof/>
          </w:rPr>
          <w:drawing>
            <wp:inline distT="0" distB="0" distL="0" distR="0" wp14:anchorId="352E0A15" wp14:editId="7F725278">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 - VBGF Plots for Bayesian and MLE models.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del>
      <w:commentRangeStart w:id="231"/>
      <w:commentRangeEnd w:id="229"/>
      <w:ins w:id="232" w:author="Stephen Scherrer" w:date="2019-08-20T11:27:00Z">
        <w:r w:rsidR="00DC3376">
          <w:rPr>
            <w:rStyle w:val="CommentReference"/>
          </w:rPr>
          <w:commentReference w:id="229"/>
        </w:r>
        <w:commentRangeEnd w:id="231"/>
        <w:r w:rsidR="006647C1">
          <w:rPr>
            <w:rStyle w:val="CommentReference"/>
          </w:rPr>
          <w:commentReference w:id="231"/>
        </w:r>
        <w:r w:rsidR="00FB0C41" w:rsidRPr="00FB0C41">
          <w:rPr>
            <w:noProof/>
          </w:rPr>
          <w:t xml:space="preserve"> </w:t>
        </w:r>
        <w:r w:rsidR="00FB0C41" w:rsidRPr="00FB0C41">
          <w:rPr>
            <w:noProof/>
          </w:rPr>
          <w:drawing>
            <wp:inline distT="0" distB="0" distL="0" distR="0" wp14:anchorId="2B4F914B" wp14:editId="14E28B94">
              <wp:extent cx="5943600" cy="41719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4171950"/>
                      </a:xfrm>
                      <a:prstGeom prst="rect">
                        <a:avLst/>
                      </a:prstGeom>
                    </pic:spPr>
                  </pic:pic>
                </a:graphicData>
              </a:graphic>
            </wp:inline>
          </w:drawing>
        </w:r>
      </w:ins>
    </w:p>
    <w:sectPr w:rsidR="00BF46CA" w:rsidRPr="008C372D" w:rsidSect="00625C64">
      <w:headerReference w:type="default" r:id="rId27"/>
      <w:footerReference w:type="default" r:id="rId2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Microsoft Office User" w:date="2019-05-08T14:55:00Z" w:initials="MOU">
    <w:p w14:paraId="3D1C9D7D" w14:textId="6B3E981C" w:rsidR="00111AED" w:rsidRPr="00ED7655" w:rsidRDefault="00111AED">
      <w:pPr>
        <w:pStyle w:val="CommentText"/>
        <w:rPr>
          <w:lang w:val="haw-US"/>
        </w:rPr>
      </w:pPr>
      <w:r>
        <w:rPr>
          <w:rStyle w:val="CommentReference"/>
        </w:rPr>
        <w:annotationRef/>
      </w:r>
      <w:r>
        <w:rPr>
          <w:lang w:val="haw-US"/>
        </w:rPr>
        <w:t xml:space="preserve">Any DGI integration method also tended to underestimate ages compared to standardized methods of Wakefield et al. 2017. </w:t>
      </w:r>
    </w:p>
  </w:comment>
  <w:comment w:id="10" w:author="Stephen Scherrer" w:date="2019-08-19T13:09:00Z" w:initials="SS">
    <w:p w14:paraId="717FEE9E" w14:textId="6902155E" w:rsidR="00111AED" w:rsidRDefault="00111AED">
      <w:pPr>
        <w:pStyle w:val="CommentText"/>
      </w:pPr>
      <w:r>
        <w:rPr>
          <w:rStyle w:val="CommentReference"/>
        </w:rPr>
        <w:annotationRef/>
      </w:r>
      <w:r>
        <w:t>Clarified.</w:t>
      </w:r>
    </w:p>
  </w:comment>
  <w:comment w:id="13" w:author="Microsoft Office User" w:date="2019-05-08T15:02:00Z" w:initials="MOU">
    <w:p w14:paraId="175F3592" w14:textId="6FE7AAEC" w:rsidR="00111AED" w:rsidRPr="00EB25BC" w:rsidRDefault="00111AED">
      <w:pPr>
        <w:pStyle w:val="CommentText"/>
        <w:rPr>
          <w:lang w:val="haw-US"/>
        </w:rPr>
      </w:pPr>
      <w:r>
        <w:rPr>
          <w:rStyle w:val="CommentReference"/>
        </w:rPr>
        <w:annotationRef/>
      </w:r>
      <w:r>
        <w:rPr>
          <w:lang w:val="haw-US"/>
        </w:rPr>
        <w:t>Andrews et al. 2012 addressed the bias and potential error of various ageing methods by the incorporation of three ageing data sets (DGI, traditional annual ages, and C14)</w:t>
      </w:r>
    </w:p>
  </w:comment>
  <w:comment w:id="18" w:author="Stephen Scherrer" w:date="2019-06-12T13:12:00Z" w:initials="SS">
    <w:p w14:paraId="1FD3C178" w14:textId="77777777" w:rsidR="00111AED" w:rsidRDefault="00111AED" w:rsidP="00C6418D">
      <w:pPr>
        <w:pStyle w:val="CommentText"/>
      </w:pPr>
      <w:r>
        <w:rPr>
          <w:rStyle w:val="CommentReference"/>
        </w:rPr>
        <w:annotationRef/>
      </w:r>
      <w:r>
        <w:t>Sorry, perhaps this is unclear. While Andrews et. al. 2012 incorporates various data sets, all of the data sets used are of the direct aging variety. I’ve tried to make this more clear</w:t>
      </w:r>
    </w:p>
  </w:comment>
  <w:comment w:id="19" w:author="Microsoft Office User" w:date="2019-05-08T15:00:00Z" w:initials="MOU">
    <w:p w14:paraId="7C7EEA22" w14:textId="5557D843" w:rsidR="00111AED" w:rsidRPr="00EB25BC" w:rsidRDefault="00111AED">
      <w:pPr>
        <w:pStyle w:val="CommentText"/>
        <w:rPr>
          <w:lang w:val="haw-US"/>
        </w:rPr>
      </w:pPr>
      <w:r>
        <w:rPr>
          <w:rStyle w:val="CommentReference"/>
        </w:rPr>
        <w:annotationRef/>
      </w:r>
      <w:r>
        <w:rPr>
          <w:lang w:val="haw-US"/>
        </w:rPr>
        <w:t>Annuli counts derived from nascent otolith preparation and ageing criteria have also been comperable to logevity and age structure of P. filamentosus (Wakefield et al. 2013 &amp; 2017)</w:t>
      </w:r>
    </w:p>
  </w:comment>
  <w:comment w:id="20" w:author="Microsoft Office User" w:date="2019-05-20T16:35:00Z" w:initials="MOU">
    <w:p w14:paraId="3096E66C" w14:textId="2956B91C" w:rsidR="00111AED" w:rsidRDefault="00111AED">
      <w:pPr>
        <w:pStyle w:val="CommentText"/>
        <w:rPr>
          <w:lang w:val="haw-US"/>
        </w:rPr>
      </w:pPr>
      <w:r>
        <w:rPr>
          <w:rStyle w:val="CommentReference"/>
        </w:rPr>
        <w:annotationRef/>
      </w:r>
      <w:r>
        <w:rPr>
          <w:lang w:val="haw-US"/>
        </w:rPr>
        <w:t>Be mindful that you are incorporating ageing data that you have already established as being biased. How can you assume that your results are any better or worse, than these prior studies, if the data used is biased?</w:t>
      </w:r>
    </w:p>
    <w:p w14:paraId="5A212BA7" w14:textId="77777777" w:rsidR="00111AED" w:rsidRDefault="00111AED">
      <w:pPr>
        <w:pStyle w:val="CommentText"/>
        <w:rPr>
          <w:lang w:val="haw-US"/>
        </w:rPr>
      </w:pPr>
    </w:p>
    <w:p w14:paraId="4493932F" w14:textId="6660DD63" w:rsidR="00111AED" w:rsidRPr="00ED3DFF" w:rsidRDefault="00111AED">
      <w:pPr>
        <w:pStyle w:val="CommentText"/>
        <w:rPr>
          <w:lang w:val="haw-US"/>
        </w:rPr>
      </w:pPr>
      <w:r>
        <w:rPr>
          <w:lang w:val="haw-US"/>
        </w:rPr>
        <w:t>Additionally, there may/may not be differences in growth parameters between the NWHI and MHI populations, by pooling data you can compare the archipelagic parameters but it may not be accurate for comparing to MHI tagging VBGF.</w:t>
      </w:r>
    </w:p>
  </w:comment>
  <w:comment w:id="21" w:author="Stephen Scherrer" w:date="2019-08-19T13:05:00Z" w:initials="SS">
    <w:p w14:paraId="505CDD43" w14:textId="39A6A095" w:rsidR="00111AED" w:rsidRDefault="00111AED">
      <w:pPr>
        <w:pStyle w:val="CommentText"/>
      </w:pPr>
      <w:r>
        <w:rPr>
          <w:rStyle w:val="CommentReference"/>
        </w:rPr>
        <w:annotationRef/>
      </w:r>
      <w:r>
        <w:t xml:space="preserve">Integrative models that we’ve used only consider raw data, not the previously estimated parameters, addressing some issues with fitting procedures. Additionally, we’ve included two models that omit direct aging data where ages were obtained by integration of daily growth increments, the method identified as most problematic. </w:t>
      </w:r>
    </w:p>
  </w:comment>
  <w:comment w:id="22" w:author="Microsoft Office User" w:date="2019-05-29T13:41:00Z" w:initials="MOU">
    <w:p w14:paraId="306440FA" w14:textId="0F258D03" w:rsidR="00111AED" w:rsidRPr="00344C31" w:rsidRDefault="00111AED">
      <w:pPr>
        <w:pStyle w:val="CommentText"/>
        <w:rPr>
          <w:lang w:val="haw-US"/>
        </w:rPr>
      </w:pPr>
      <w:r>
        <w:rPr>
          <w:rStyle w:val="CommentReference"/>
        </w:rPr>
        <w:annotationRef/>
      </w:r>
      <w:r>
        <w:rPr>
          <w:lang w:val="haw-US"/>
        </w:rPr>
        <w:t>I am unfamiliar with OTP study, was measurement error evaluated between scientist and fishermen, especially for recapture data? I would imagine length initially being recorded in inches (by fishermen) and having to be converted to cm by DAR.</w:t>
      </w:r>
    </w:p>
  </w:comment>
  <w:comment w:id="23" w:author="Stephen Scherrer" w:date="2019-08-16T11:35:00Z" w:initials="SS">
    <w:p w14:paraId="445E92BF" w14:textId="4DAA98F1" w:rsidR="00111AED" w:rsidRDefault="00111AED">
      <w:pPr>
        <w:pStyle w:val="CommentText"/>
      </w:pPr>
      <w:r>
        <w:rPr>
          <w:rStyle w:val="CommentReference"/>
        </w:rPr>
        <w:annotationRef/>
      </w:r>
      <w:r>
        <w:rPr>
          <w:rStyle w:val="CommentReference"/>
        </w:rPr>
        <w:annotationRef/>
      </w:r>
      <w:r>
        <w:rPr>
          <w:rStyle w:val="CommentReference"/>
        </w:rPr>
        <w:t xml:space="preserve">Unfortunately, the data did not indicate if fish were recaptured by project staff or fishers. </w:t>
      </w:r>
    </w:p>
  </w:comment>
  <w:comment w:id="24" w:author="Microsoft Office User" w:date="2019-05-29T13:44:00Z" w:initials="MOU">
    <w:p w14:paraId="641C4841" w14:textId="0E349413" w:rsidR="00111AED" w:rsidRPr="00344C31" w:rsidRDefault="00111AED">
      <w:pPr>
        <w:pStyle w:val="CommentText"/>
        <w:rPr>
          <w:lang w:val="haw-US"/>
        </w:rPr>
      </w:pPr>
      <w:r>
        <w:rPr>
          <w:rStyle w:val="CommentReference"/>
        </w:rPr>
        <w:annotationRef/>
      </w:r>
      <w:r>
        <w:rPr>
          <w:lang w:val="haw-US"/>
        </w:rPr>
        <w:t>This statement begs the question be asked, does the high exploitation rates around Maui have an adverse effect on the growth parameters when compared to theroretically lower exploited areas of Oahu?</w:t>
      </w:r>
    </w:p>
  </w:comment>
  <w:comment w:id="25" w:author="Stephen Scherrer" w:date="2019-08-16T11:35:00Z" w:initials="SS">
    <w:p w14:paraId="78193832" w14:textId="103BF970" w:rsidR="00111AED" w:rsidRDefault="00111AED">
      <w:pPr>
        <w:pStyle w:val="CommentText"/>
      </w:pPr>
      <w:r>
        <w:rPr>
          <w:rStyle w:val="CommentReference"/>
        </w:rPr>
        <w:annotationRef/>
      </w:r>
      <w:r>
        <w:rPr>
          <w:rStyle w:val="CommentReference"/>
        </w:rPr>
        <w:annotationRef/>
      </w:r>
      <w:r>
        <w:t xml:space="preserve">Good question! We did not separate recaptures by island group and while rare, there were a few individuals tagged at island area and recaptured in another. Overwhelmingly, recaptured fish came from Maui Nui, so comparing curves from this data would be tough. </w:t>
      </w:r>
    </w:p>
  </w:comment>
  <w:comment w:id="28" w:author="Microsoft Office User" w:date="2019-05-08T15:12:00Z" w:initials="MOU">
    <w:p w14:paraId="2E64DECB" w14:textId="578EDBD8" w:rsidR="00111AED" w:rsidRPr="000C7507" w:rsidRDefault="00111AED">
      <w:pPr>
        <w:pStyle w:val="CommentText"/>
        <w:rPr>
          <w:lang w:val="haw-US"/>
        </w:rPr>
      </w:pPr>
      <w:r>
        <w:rPr>
          <w:rStyle w:val="CommentReference"/>
        </w:rPr>
        <w:annotationRef/>
      </w:r>
      <w:r>
        <w:rPr>
          <w:lang w:val="haw-US"/>
        </w:rPr>
        <w:t>It is a shame the external sex methods werenʻt available at the time of tagging to get sex-specific growth.</w:t>
      </w:r>
    </w:p>
  </w:comment>
  <w:comment w:id="29" w:author="Stephen Scherrer" w:date="2019-06-12T11:27:00Z" w:initials="SS">
    <w:p w14:paraId="62AD5D13" w14:textId="736776D6" w:rsidR="00111AED" w:rsidRDefault="00111AED">
      <w:pPr>
        <w:pStyle w:val="CommentText"/>
      </w:pPr>
      <w:r>
        <w:rPr>
          <w:rStyle w:val="CommentReference"/>
        </w:rPr>
        <w:annotationRef/>
      </w:r>
      <w:r>
        <w:t>Agreed!</w:t>
      </w:r>
    </w:p>
  </w:comment>
  <w:comment w:id="30" w:author="Microsoft Office User" w:date="2019-05-29T15:03:00Z" w:initials="MOU">
    <w:p w14:paraId="74518996" w14:textId="59A0846E" w:rsidR="00111AED" w:rsidRPr="00A7367F" w:rsidRDefault="00111AED">
      <w:pPr>
        <w:pStyle w:val="CommentText"/>
        <w:rPr>
          <w:lang w:val="haw-US"/>
        </w:rPr>
      </w:pPr>
      <w:r>
        <w:rPr>
          <w:rStyle w:val="CommentReference"/>
        </w:rPr>
        <w:annotationRef/>
      </w:r>
      <w:r>
        <w:rPr>
          <w:lang w:val="haw-US"/>
        </w:rPr>
        <w:t>See above comment regarding measurement error between scientist and fishermen reported data.</w:t>
      </w:r>
    </w:p>
  </w:comment>
  <w:comment w:id="31" w:author="Stephen Scherrer" w:date="2019-08-16T11:36:00Z" w:initials="SS">
    <w:p w14:paraId="4C84EB38" w14:textId="17EE2550" w:rsidR="00111AED" w:rsidRDefault="00111AED">
      <w:pPr>
        <w:pStyle w:val="CommentText"/>
      </w:pPr>
      <w:r>
        <w:rPr>
          <w:rStyle w:val="CommentReference"/>
        </w:rPr>
        <w:annotationRef/>
      </w:r>
      <w:r>
        <w:t>Noted</w:t>
      </w:r>
    </w:p>
  </w:comment>
  <w:comment w:id="32" w:author="Microsoft Office User" w:date="2019-05-29T15:04:00Z" w:initials="MOU">
    <w:p w14:paraId="2BF274B0" w14:textId="7DB5DA86" w:rsidR="00111AED" w:rsidRPr="00A7367F" w:rsidRDefault="00111AED">
      <w:pPr>
        <w:pStyle w:val="CommentText"/>
        <w:rPr>
          <w:lang w:val="haw-US"/>
        </w:rPr>
      </w:pPr>
      <w:r>
        <w:rPr>
          <w:rStyle w:val="CommentReference"/>
        </w:rPr>
        <w:annotationRef/>
      </w:r>
      <w:r>
        <w:rPr>
          <w:lang w:val="haw-US"/>
        </w:rPr>
        <w:t>Presumably this was in consideration of inital tagging effect on growth, not due to low numbers of individuals with less days at liberty?</w:t>
      </w:r>
    </w:p>
  </w:comment>
  <w:comment w:id="33" w:author="Stephen Scherrer" w:date="2019-08-16T11:36:00Z" w:initials="SS">
    <w:p w14:paraId="7391BBB6" w14:textId="36AD179F" w:rsidR="00111AED" w:rsidRDefault="00111AED">
      <w:pPr>
        <w:pStyle w:val="CommentText"/>
      </w:pPr>
      <w:r>
        <w:rPr>
          <w:rStyle w:val="CommentReference"/>
        </w:rPr>
        <w:annotationRef/>
      </w:r>
      <w:r>
        <w:t>Correct</w:t>
      </w:r>
    </w:p>
  </w:comment>
  <w:comment w:id="35" w:author="Microsoft Office User" w:date="2019-05-08T15:22:00Z" w:initials="MOU">
    <w:p w14:paraId="678BEE4D" w14:textId="708476DB" w:rsidR="00111AED" w:rsidRPr="00671515" w:rsidRDefault="00111AED">
      <w:pPr>
        <w:pStyle w:val="CommentText"/>
        <w:rPr>
          <w:lang w:val="haw-US"/>
        </w:rPr>
      </w:pPr>
      <w:r>
        <w:rPr>
          <w:rStyle w:val="CommentReference"/>
        </w:rPr>
        <w:annotationRef/>
      </w:r>
      <w:r>
        <w:rPr>
          <w:lang w:val="haw-US"/>
        </w:rPr>
        <w:t>How did these “fixedʻ values compare with Andrews et al. 2012 values?</w:t>
      </w:r>
    </w:p>
  </w:comment>
  <w:comment w:id="36" w:author="Stephen Scherrer" w:date="2019-08-16T11:37:00Z" w:initials="SS">
    <w:p w14:paraId="66624F9A" w14:textId="7E876FE7" w:rsidR="00111AED" w:rsidRDefault="00111AED">
      <w:pPr>
        <w:pStyle w:val="CommentText"/>
      </w:pPr>
      <w:r>
        <w:rPr>
          <w:rStyle w:val="CommentReference"/>
        </w:rPr>
        <w:annotationRef/>
      </w:r>
      <w:r>
        <w:t>My interpretation of the Andrews et. al methods section is that that model fit allows Linf and K  to vary between individuals while t0 is ‘fixed’</w:t>
      </w:r>
    </w:p>
  </w:comment>
  <w:comment w:id="37" w:author="Microsoft Office User" w:date="2019-05-30T13:41:00Z" w:initials="MOU">
    <w:p w14:paraId="4C242E26" w14:textId="69E39F99" w:rsidR="00111AED" w:rsidRPr="00656313" w:rsidRDefault="00111AED">
      <w:pPr>
        <w:pStyle w:val="CommentText"/>
        <w:rPr>
          <w:lang w:val="haw-US"/>
        </w:rPr>
      </w:pPr>
      <w:r>
        <w:rPr>
          <w:rStyle w:val="CommentReference"/>
        </w:rPr>
        <w:annotationRef/>
      </w:r>
      <w:r>
        <w:rPr>
          <w:lang w:val="haw-US"/>
        </w:rPr>
        <w:t>Given the potential for decoupling of length at age in deepwater snappers, this method may be biased to younger individuals, pending the intial tagging length.</w:t>
      </w:r>
    </w:p>
  </w:comment>
  <w:comment w:id="68" w:author="Microsoft Office User" w:date="2019-05-29T13:26:00Z" w:initials="MOU">
    <w:p w14:paraId="07F13506" w14:textId="7BA7F58D" w:rsidR="00111AED" w:rsidRPr="00295E6A" w:rsidRDefault="00111AED" w:rsidP="00295E6A">
      <w:pPr>
        <w:pStyle w:val="NormalWeb"/>
        <w:rPr>
          <w:lang w:val="haw-US"/>
        </w:rPr>
      </w:pPr>
      <w:r>
        <w:rPr>
          <w:rStyle w:val="CommentReference"/>
        </w:rPr>
        <w:annotationRef/>
      </w:r>
      <w:r>
        <w:rPr>
          <w:rFonts w:ascii="Times" w:hAnsi="Times"/>
          <w:sz w:val="18"/>
          <w:szCs w:val="18"/>
          <w:lang w:val="haw-US"/>
        </w:rPr>
        <w:t>This method</w:t>
      </w:r>
      <w:r>
        <w:rPr>
          <w:rFonts w:ascii="Times" w:hAnsi="Times"/>
          <w:sz w:val="18"/>
          <w:szCs w:val="18"/>
        </w:rPr>
        <w:t xml:space="preserve"> allows for different growth rates for juveniles and adults</w:t>
      </w:r>
      <w:r>
        <w:rPr>
          <w:rFonts w:ascii="Times" w:hAnsi="Times"/>
          <w:sz w:val="18"/>
          <w:szCs w:val="18"/>
          <w:lang w:val="haw-US"/>
        </w:rPr>
        <w:t>? Were you able to</w:t>
      </w:r>
      <w:r>
        <w:rPr>
          <w:rFonts w:ascii="Times" w:hAnsi="Times"/>
          <w:sz w:val="18"/>
          <w:szCs w:val="18"/>
        </w:rPr>
        <w:t xml:space="preserve"> sufficient</w:t>
      </w:r>
      <w:r>
        <w:rPr>
          <w:rFonts w:ascii="Times" w:hAnsi="Times"/>
          <w:sz w:val="18"/>
          <w:szCs w:val="18"/>
          <w:lang w:val="haw-US"/>
        </w:rPr>
        <w:t xml:space="preserve">ly incorporate </w:t>
      </w:r>
      <w:r>
        <w:rPr>
          <w:rFonts w:ascii="Times" w:hAnsi="Times"/>
          <w:sz w:val="18"/>
          <w:szCs w:val="18"/>
        </w:rPr>
        <w:t>data coverage before and after the transition from juvenile to adult for all parameter</w:t>
      </w:r>
      <w:r>
        <w:rPr>
          <w:rFonts w:ascii="Times" w:hAnsi="Times"/>
          <w:sz w:val="18"/>
          <w:szCs w:val="18"/>
          <w:lang w:val="haw-US"/>
        </w:rPr>
        <w:t xml:space="preserve"> estimation?</w:t>
      </w:r>
    </w:p>
    <w:p w14:paraId="020F8EA7" w14:textId="29E05E3B" w:rsidR="00111AED" w:rsidRDefault="00111AED">
      <w:pPr>
        <w:pStyle w:val="CommentText"/>
      </w:pPr>
    </w:p>
  </w:comment>
  <w:comment w:id="69" w:author="Stephen Scherrer" w:date="2019-08-16T11:42:00Z" w:initials="SS">
    <w:p w14:paraId="7EF226AB" w14:textId="77777777" w:rsidR="00111AED" w:rsidRDefault="00111AED" w:rsidP="00C6418D">
      <w:pPr>
        <w:pStyle w:val="CommentText"/>
      </w:pPr>
      <w:r>
        <w:rPr>
          <w:rStyle w:val="CommentReference"/>
        </w:rPr>
        <w:annotationRef/>
      </w:r>
      <w:r>
        <w:rPr>
          <w:rStyle w:val="CommentReference"/>
        </w:rPr>
        <w:annotationRef/>
      </w:r>
      <w:r>
        <w:t xml:space="preserve">No. This model, like the majority of VBGFs models proposed, assumes similar growth between juvenile and adults. </w:t>
      </w:r>
    </w:p>
    <w:p w14:paraId="2AC261AA" w14:textId="77777777" w:rsidR="00111AED" w:rsidRDefault="00111AED" w:rsidP="00C6418D">
      <w:pPr>
        <w:pStyle w:val="CommentText"/>
      </w:pPr>
    </w:p>
    <w:p w14:paraId="7E296DD4" w14:textId="77777777" w:rsidR="00111AED" w:rsidRDefault="00111AED" w:rsidP="00C6418D">
      <w:pPr>
        <w:pStyle w:val="CommentText"/>
      </w:pPr>
      <w:r>
        <w:t xml:space="preserve">What is meant by the joint distribution is that the best parameter set for an individual is ultimately the one that best describes both the size they were when they were tagged (delta t = 0) and the size they are at recapture. </w:t>
      </w:r>
    </w:p>
    <w:p w14:paraId="16674B44" w14:textId="77777777" w:rsidR="00111AED" w:rsidRDefault="00111AED" w:rsidP="00C6418D">
      <w:pPr>
        <w:pStyle w:val="CommentText"/>
      </w:pPr>
    </w:p>
    <w:p w14:paraId="265A81F0" w14:textId="77777777" w:rsidR="00111AED" w:rsidRDefault="00111AED">
      <w:pPr>
        <w:pStyle w:val="CommentText"/>
      </w:pPr>
      <w:r>
        <w:t xml:space="preserve">While researching methods for this manuscript, it did not appear that models deafferenting growth between juvenile and adults from tagging data have been developed, I imagine due to the difficulty of resolving growth for fish that span this transition. </w:t>
      </w:r>
    </w:p>
    <w:p w14:paraId="788B0EF3" w14:textId="77777777" w:rsidR="00111AED" w:rsidRDefault="00111AED">
      <w:pPr>
        <w:pStyle w:val="CommentText"/>
      </w:pPr>
    </w:p>
    <w:p w14:paraId="10BA1ED6" w14:textId="3B447CE2" w:rsidR="00111AED" w:rsidRDefault="00111AED">
      <w:pPr>
        <w:pStyle w:val="CommentText"/>
      </w:pPr>
      <w:r>
        <w:t>In addition to sex specific growth parameters, biphasic models would be a good next step.</w:t>
      </w:r>
    </w:p>
  </w:comment>
  <w:comment w:id="70" w:author="Microsoft Office User" w:date="2019-05-08T15:52:00Z" w:initials="MOU">
    <w:p w14:paraId="201F755D" w14:textId="68EB1259" w:rsidR="00111AED" w:rsidRPr="006D7BC4" w:rsidRDefault="00111AED">
      <w:pPr>
        <w:pStyle w:val="CommentText"/>
        <w:rPr>
          <w:lang w:val="haw-US"/>
        </w:rPr>
      </w:pPr>
      <w:r>
        <w:rPr>
          <w:rStyle w:val="CommentReference"/>
        </w:rPr>
        <w:annotationRef/>
      </w:r>
      <w:r>
        <w:rPr>
          <w:lang w:val="haw-US"/>
        </w:rPr>
        <w:t xml:space="preserve">As mentioned earlier, any datasets that combine subregions in Hawaii should be used with caution as variation in exploitation rates and potential age truncation have been shown to impact parameter estimates in other eteline snappers (i.e., P. flavapinnis and E. carbunculus) across archipelagic distributions. </w:t>
      </w:r>
    </w:p>
  </w:comment>
  <w:comment w:id="71" w:author="Stephen Scherrer" w:date="2019-08-16T11:43:00Z" w:initials="SS">
    <w:p w14:paraId="52749366" w14:textId="106DE88F" w:rsidR="00111AED" w:rsidRDefault="00111AED">
      <w:pPr>
        <w:pStyle w:val="CommentText"/>
      </w:pPr>
      <w:r>
        <w:rPr>
          <w:rStyle w:val="CommentReference"/>
        </w:rPr>
        <w:annotationRef/>
      </w:r>
      <w:r>
        <w:rPr>
          <w:rStyle w:val="CommentReference"/>
        </w:rPr>
        <w:annotationRef/>
      </w:r>
      <w:r w:rsidR="006569C8">
        <w:rPr>
          <w:rStyle w:val="CommentReference"/>
        </w:rPr>
        <w:t>Agreed</w:t>
      </w:r>
      <w:r>
        <w:t xml:space="preserve"> and we have clarified in the discussion the assumptions about using these additional data sources.</w:t>
      </w:r>
    </w:p>
    <w:p w14:paraId="7EA0059C" w14:textId="77777777" w:rsidR="00111AED" w:rsidRDefault="00111AED">
      <w:pPr>
        <w:pStyle w:val="CommentText"/>
      </w:pPr>
    </w:p>
    <w:p w14:paraId="6D93F744" w14:textId="47576596" w:rsidR="00111AED" w:rsidRDefault="00111AED" w:rsidP="00111AED">
      <w:pPr>
        <w:pStyle w:val="CommentText"/>
      </w:pPr>
      <w:r>
        <w:t>Parameters fit with these additional data sources including the largest and smallest fish were better at predicting growth of MHI individuals than those fit without this data. It is almost certain that this is because the tagging data alone doesn’t cover the complete size range. This is the advantage of the integrative approach.</w:t>
      </w:r>
    </w:p>
  </w:comment>
  <w:comment w:id="74" w:author="Microsoft Office User" w:date="2019-05-08T16:17:00Z" w:initials="MOU">
    <w:p w14:paraId="1562A437" w14:textId="0297C4E5" w:rsidR="00111AED" w:rsidRPr="005D2228" w:rsidRDefault="00111AED">
      <w:pPr>
        <w:pStyle w:val="CommentText"/>
        <w:rPr>
          <w:lang w:val="haw-US"/>
        </w:rPr>
      </w:pPr>
      <w:r>
        <w:rPr>
          <w:rStyle w:val="CommentReference"/>
        </w:rPr>
        <w:annotationRef/>
      </w:r>
      <w:r>
        <w:rPr>
          <w:lang w:val="haw-US"/>
        </w:rPr>
        <w:t>Assuming you are referring to the 10-12 cm cohort and 18-20 cm cohort from Moffitt and Parrish (1996), the DeMartini 1994 age estimates are more likely 180 – 200 days (10.5-11 cm) and 350 days (18 cm FL).</w:t>
      </w:r>
    </w:p>
  </w:comment>
  <w:comment w:id="75" w:author="Stephen Scherrer" w:date="2019-08-16T11:43:00Z" w:initials="SS">
    <w:p w14:paraId="695A8FE9" w14:textId="659B653F" w:rsidR="00111AED" w:rsidRDefault="00111AED">
      <w:pPr>
        <w:pStyle w:val="CommentText"/>
      </w:pPr>
      <w:r>
        <w:rPr>
          <w:rStyle w:val="CommentReference"/>
        </w:rPr>
        <w:annotationRef/>
      </w:r>
      <w:r>
        <w:rPr>
          <w:rStyle w:val="CommentReference"/>
        </w:rPr>
        <w:annotationRef/>
      </w:r>
      <w:r>
        <w:t>Correct. DeMartini ages are referenced in the following section “Parameter Estimation: Direct Ageing Data”</w:t>
      </w:r>
    </w:p>
  </w:comment>
  <w:comment w:id="78" w:author="Microsoft Office User" w:date="2019-05-29T12:11:00Z" w:initials="MOU">
    <w:p w14:paraId="6EDDE81B" w14:textId="34FF1BE3" w:rsidR="00111AED" w:rsidRPr="00651521" w:rsidRDefault="00111AED">
      <w:pPr>
        <w:pStyle w:val="CommentText"/>
        <w:rPr>
          <w:lang w:val="haw-US"/>
        </w:rPr>
      </w:pPr>
      <w:r>
        <w:rPr>
          <w:rStyle w:val="CommentReference"/>
        </w:rPr>
        <w:annotationRef/>
      </w:r>
      <w:r>
        <w:rPr>
          <w:lang w:val="haw-US"/>
        </w:rPr>
        <w:t>Which data reference is this, did you mean DeMartini et al. 1994?</w:t>
      </w:r>
    </w:p>
  </w:comment>
  <w:comment w:id="79" w:author="Stephen Scherrer" w:date="2019-08-16T11:43:00Z" w:initials="SS">
    <w:p w14:paraId="5ECBECFC" w14:textId="47DEA09B" w:rsidR="00111AED" w:rsidRDefault="00111AED">
      <w:pPr>
        <w:pStyle w:val="CommentText"/>
      </w:pPr>
      <w:r>
        <w:rPr>
          <w:rStyle w:val="CommentReference"/>
        </w:rPr>
        <w:annotationRef/>
      </w:r>
      <w:r>
        <w:t>Yes, my mistake</w:t>
      </w:r>
    </w:p>
  </w:comment>
  <w:comment w:id="82" w:author="Microsoft Office User" w:date="2019-05-08T16:26:00Z" w:initials="MOU">
    <w:p w14:paraId="1213298A" w14:textId="1F0D9790" w:rsidR="00111AED" w:rsidRPr="006741ED" w:rsidRDefault="00111AED">
      <w:pPr>
        <w:pStyle w:val="CommentText"/>
        <w:rPr>
          <w:lang w:val="haw-US"/>
        </w:rPr>
      </w:pPr>
      <w:r>
        <w:rPr>
          <w:rStyle w:val="CommentReference"/>
        </w:rPr>
        <w:annotationRef/>
      </w:r>
      <w:r>
        <w:rPr>
          <w:lang w:val="haw-US"/>
        </w:rPr>
        <w:t>Do you mean it was unreliable with younger fish using DGI or inexperienced readers ageing? Of note, direct ageing of annuli was comperable to C14 for older fish.</w:t>
      </w:r>
    </w:p>
  </w:comment>
  <w:comment w:id="83" w:author="Stephen Scherrer" w:date="2019-08-16T11:46:00Z" w:initials="SS">
    <w:p w14:paraId="0519CD12" w14:textId="1EE3C85E" w:rsidR="00111AED" w:rsidRDefault="00111AED">
      <w:pPr>
        <w:pStyle w:val="CommentText"/>
      </w:pPr>
      <w:r>
        <w:rPr>
          <w:rStyle w:val="CommentReference"/>
        </w:rPr>
        <w:annotationRef/>
      </w:r>
      <w:r>
        <w:t>DGI integration. Clarified</w:t>
      </w:r>
    </w:p>
  </w:comment>
  <w:comment w:id="109" w:author="Microsoft Office User" w:date="2019-05-08T17:02:00Z" w:initials="MOU">
    <w:p w14:paraId="5D09A234" w14:textId="6352B1A8" w:rsidR="00111AED" w:rsidRPr="00653A25" w:rsidRDefault="00111AED">
      <w:pPr>
        <w:pStyle w:val="CommentText"/>
        <w:rPr>
          <w:lang w:val="haw-US"/>
        </w:rPr>
      </w:pPr>
      <w:r>
        <w:rPr>
          <w:rStyle w:val="CommentReference"/>
        </w:rPr>
        <w:annotationRef/>
      </w:r>
      <w:r>
        <w:rPr>
          <w:lang w:val="haw-US"/>
        </w:rPr>
        <w:t>As mentioned previously, use caution when pooling samples to estimate growth across the archieplago!</w:t>
      </w:r>
    </w:p>
  </w:comment>
  <w:comment w:id="121" w:author="Microsoft Office User" w:date="2019-05-08T17:04:00Z" w:initials="MOU">
    <w:p w14:paraId="1205843E" w14:textId="35B6B1F6" w:rsidR="00111AED" w:rsidRPr="000D113E" w:rsidRDefault="00111AED">
      <w:pPr>
        <w:pStyle w:val="CommentText"/>
        <w:rPr>
          <w:lang w:val="haw-US"/>
        </w:rPr>
      </w:pPr>
      <w:r>
        <w:rPr>
          <w:rStyle w:val="CommentReference"/>
        </w:rPr>
        <w:annotationRef/>
      </w:r>
      <w:r>
        <w:rPr>
          <w:lang w:val="haw-US"/>
        </w:rPr>
        <w:t>The Omalley 2015 discussed the issue with error in data collection, this more than likely was the reason for the disparity in parameters. Also, was temporal variation assumed to be negligent?</w:t>
      </w:r>
    </w:p>
  </w:comment>
  <w:comment w:id="129" w:author="Microsoft Office User" w:date="2019-05-30T14:09:00Z" w:initials="MOU">
    <w:p w14:paraId="4C6E3217" w14:textId="37B9A2C8" w:rsidR="00111AED" w:rsidRPr="007D36C9" w:rsidRDefault="00111AED">
      <w:pPr>
        <w:pStyle w:val="CommentText"/>
        <w:rPr>
          <w:lang w:val="haw-US"/>
        </w:rPr>
      </w:pPr>
      <w:r>
        <w:rPr>
          <w:rStyle w:val="CommentReference"/>
        </w:rPr>
        <w:annotationRef/>
      </w:r>
      <w:r>
        <w:rPr>
          <w:lang w:val="haw-US"/>
        </w:rPr>
        <w:t>Was the between-individual variation similar between Bayesian and ML mehtods?</w:t>
      </w:r>
    </w:p>
  </w:comment>
  <w:comment w:id="130" w:author="Stephen Scherrer" w:date="2019-08-19T13:30:00Z" w:initials="SS">
    <w:p w14:paraId="292CB537" w14:textId="614F68F0" w:rsidR="00111AED" w:rsidRDefault="00111AED">
      <w:pPr>
        <w:pStyle w:val="CommentText"/>
      </w:pPr>
      <w:r>
        <w:rPr>
          <w:rStyle w:val="CommentReference"/>
        </w:rPr>
        <w:annotationRef/>
      </w:r>
      <w:r>
        <w:t>Yes. Sig_inf for Bayesian models 1 &amp; 2 = 5.4 – 5.5, within the confidence interval of model 5 (same structure/assumptions as model 2)</w:t>
      </w:r>
    </w:p>
  </w:comment>
  <w:comment w:id="131" w:author="Microsoft Office User" w:date="2019-05-30T14:42:00Z" w:initials="MOU">
    <w:p w14:paraId="38129842" w14:textId="1EB06265" w:rsidR="00111AED" w:rsidRPr="0097466E" w:rsidRDefault="00111AED">
      <w:pPr>
        <w:pStyle w:val="CommentText"/>
        <w:rPr>
          <w:lang w:val="haw-US"/>
        </w:rPr>
      </w:pPr>
      <w:r>
        <w:rPr>
          <w:rStyle w:val="CommentReference"/>
        </w:rPr>
        <w:annotationRef/>
      </w:r>
      <w:r>
        <w:rPr>
          <w:lang w:val="haw-US"/>
        </w:rPr>
        <w:t>How did a test of p-avlue and DIC between models look?</w:t>
      </w:r>
    </w:p>
  </w:comment>
  <w:comment w:id="132" w:author="Stephen Scherrer" w:date="2019-08-20T11:40:00Z" w:initials="SS">
    <w:p w14:paraId="66D00564" w14:textId="5C3BDDC0" w:rsidR="00A65296" w:rsidRDefault="00A65296">
      <w:pPr>
        <w:pStyle w:val="CommentText"/>
      </w:pPr>
      <w:r>
        <w:t xml:space="preserve">Bayesian </w:t>
      </w:r>
      <w:r>
        <w:rPr>
          <w:rStyle w:val="CommentReference"/>
        </w:rPr>
        <w:annotationRef/>
      </w:r>
      <w:r>
        <w:t xml:space="preserve">P values look fine for all models (~ </w:t>
      </w:r>
      <w:r w:rsidR="00C81625">
        <w:t>-0.5</w:t>
      </w:r>
      <w:r>
        <w:t>). DIC was substantially lower in models 1 and 2 but these models failed to incorporate individual variability in Linf resulting in huge parameter distributions and higher parameter estimates than those from model 1.</w:t>
      </w:r>
    </w:p>
  </w:comment>
  <w:comment w:id="141" w:author="Microsoft Office User" w:date="2019-05-30T14:47:00Z" w:initials="MOU">
    <w:p w14:paraId="73026342" w14:textId="57F0CB06" w:rsidR="00111AED" w:rsidRPr="0097466E" w:rsidRDefault="00111AED">
      <w:pPr>
        <w:pStyle w:val="CommentText"/>
        <w:rPr>
          <w:lang w:val="haw-US"/>
        </w:rPr>
      </w:pPr>
      <w:r>
        <w:rPr>
          <w:rStyle w:val="CommentReference"/>
        </w:rPr>
        <w:annotationRef/>
      </w:r>
      <w:r>
        <w:rPr>
          <w:lang w:val="haw-US"/>
        </w:rPr>
        <w:t>Is this because the variability is greater that 4 x the sd, similar to Zhang et al. 2009?</w:t>
      </w:r>
    </w:p>
  </w:comment>
  <w:comment w:id="140" w:author="Stephen Scherrer" w:date="2019-08-16T12:13:00Z" w:initials="SS">
    <w:p w14:paraId="25B402AC" w14:textId="1E39B930" w:rsidR="00111AED" w:rsidRDefault="00111AED">
      <w:pPr>
        <w:pStyle w:val="CommentText"/>
      </w:pPr>
      <w:r>
        <w:rPr>
          <w:rStyle w:val="CommentReference"/>
        </w:rPr>
        <w:annotationRef/>
      </w:r>
      <w:r>
        <w:rPr>
          <w:rStyle w:val="CommentReference"/>
        </w:rPr>
        <w:t>Yes, while the individual variability is not quite 4x as it was for Zhang, it is the same idea, that when these parameters are treated as “Fixed”, their estimates differ substantially and the mean estimate of individual variability is substantially larger than the standard deviation of Linf, such that the parameters estimated are no longer of practical importance.</w:t>
      </w:r>
    </w:p>
  </w:comment>
  <w:comment w:id="148" w:author="Microsoft Office User" w:date="2019-05-30T16:26:00Z" w:initials="MOU">
    <w:p w14:paraId="526B8444" w14:textId="52189E05" w:rsidR="00111AED" w:rsidRPr="00120F42" w:rsidRDefault="00111AED">
      <w:pPr>
        <w:pStyle w:val="CommentText"/>
        <w:rPr>
          <w:lang w:val="haw-US"/>
        </w:rPr>
      </w:pPr>
      <w:r>
        <w:rPr>
          <w:rStyle w:val="CommentReference"/>
        </w:rPr>
        <w:annotationRef/>
      </w:r>
      <w:r>
        <w:rPr>
          <w:lang w:val="haw-US"/>
        </w:rPr>
        <w:t xml:space="preserve">OTP data range (~ 19-53 cm FL) is less than the range of paka in MHI (~10 – 82 cm FL, Luers et al. 2017). If ommision of the largest individual forced a premature asymptote in your models, then the OTP data is inherently going to force the growth profile to asymptote prematurely, regardless. </w:t>
      </w:r>
    </w:p>
  </w:comment>
  <w:comment w:id="149" w:author="Stephen Scherrer" w:date="2019-08-20T11:39:00Z" w:initials="SS">
    <w:p w14:paraId="6C728E4F" w14:textId="7ABD3665" w:rsidR="00A65296" w:rsidRDefault="00A65296">
      <w:pPr>
        <w:pStyle w:val="CommentText"/>
      </w:pPr>
      <w:r>
        <w:rPr>
          <w:rStyle w:val="CommentReference"/>
        </w:rPr>
        <w:annotationRef/>
      </w:r>
      <w:r>
        <w:t>Agreed. This method fits a joint likelihood so size at recapture is also considered, however being able to bring in data from these other methods is the advantage of the integrative method</w:t>
      </w:r>
    </w:p>
  </w:comment>
  <w:comment w:id="154" w:author="Microsoft Office User" w:date="2019-05-20T16:56:00Z" w:initials="MOU">
    <w:p w14:paraId="4B6FE7F6" w14:textId="0CF12D5C" w:rsidR="00111AED" w:rsidRPr="004D1662" w:rsidRDefault="00111AED">
      <w:pPr>
        <w:pStyle w:val="CommentText"/>
        <w:rPr>
          <w:lang w:val="haw-US"/>
        </w:rPr>
      </w:pPr>
      <w:r>
        <w:rPr>
          <w:rStyle w:val="CommentReference"/>
        </w:rPr>
        <w:annotationRef/>
      </w:r>
      <w:r>
        <w:rPr>
          <w:lang w:val="haw-US"/>
        </w:rPr>
        <w:t xml:space="preserve">It is well dsocumented that there is decoupling of length-at-age for many of the eteline snappers. </w:t>
      </w:r>
    </w:p>
  </w:comment>
  <w:comment w:id="161" w:author="Microsoft Office User" w:date="2019-05-08T17:13:00Z" w:initials="MOU">
    <w:p w14:paraId="503D4462" w14:textId="6B9C5B9B" w:rsidR="00111AED" w:rsidRPr="000D113E" w:rsidRDefault="00111AED">
      <w:pPr>
        <w:pStyle w:val="CommentText"/>
        <w:rPr>
          <w:lang w:val="haw-US"/>
        </w:rPr>
      </w:pPr>
      <w:r>
        <w:rPr>
          <w:rStyle w:val="CommentReference"/>
        </w:rPr>
        <w:annotationRef/>
      </w:r>
      <w:r>
        <w:rPr>
          <w:lang w:val="haw-US"/>
        </w:rPr>
        <w:t>Yes,  so a genetic variation is ruled out as the driver between subregions. However, age truncation is evident in other eteline snappers potentially based on exploitation. Additionally, there is supporting evidence for  life history variation between the subregions in maturity (L50) as seen with ~ 6cm difference for Paka, 5 cm for Kale, and ~4 cm for ehu between NWHI and MHI (DeMartini 2016, Luers et al. 2017).</w:t>
      </w:r>
    </w:p>
  </w:comment>
  <w:comment w:id="164" w:author="Microsoft Office User" w:date="2019-05-30T17:01:00Z" w:initials="MOU">
    <w:p w14:paraId="45280A7D" w14:textId="70CD72B5" w:rsidR="00111AED" w:rsidRPr="0009097F" w:rsidRDefault="00111AED">
      <w:pPr>
        <w:pStyle w:val="CommentText"/>
        <w:rPr>
          <w:lang w:val="haw-US"/>
        </w:rPr>
      </w:pPr>
      <w:r>
        <w:rPr>
          <w:rStyle w:val="CommentReference"/>
        </w:rPr>
        <w:annotationRef/>
      </w:r>
      <w:r>
        <w:rPr>
          <w:lang w:val="haw-US"/>
        </w:rPr>
        <w:t>Or is it related to the OTP data set being limited to &lt;53 cm FL fish, see above comment regarding Luers et al. 2017 data?</w:t>
      </w:r>
    </w:p>
  </w:comment>
  <w:comment w:id="166" w:author="Stephen Scherrer" w:date="2019-08-19T11:33:00Z" w:initials="SS">
    <w:p w14:paraId="5F9AE3DE" w14:textId="77777777" w:rsidR="00D310FD" w:rsidRDefault="00111AED">
      <w:pPr>
        <w:pStyle w:val="CommentText"/>
      </w:pPr>
      <w:r>
        <w:rPr>
          <w:rStyle w:val="CommentReference"/>
        </w:rPr>
        <w:annotationRef/>
      </w:r>
      <w:r>
        <w:t>Integrative growth models include larger individuals from Andrews 2012 study and growth is fit using joint likelihood of size at marking and size at recapture. This produced growth estimates that are very similar to Andrews 2012 which looked to include older fish. For these reasons it seems unlikely that the OTP data is producing biased parameters</w:t>
      </w:r>
      <w:r w:rsidR="00D310FD">
        <w:t xml:space="preserve">. </w:t>
      </w:r>
    </w:p>
    <w:p w14:paraId="1B622441" w14:textId="77777777" w:rsidR="00D310FD" w:rsidRDefault="00D310FD">
      <w:pPr>
        <w:pStyle w:val="CommentText"/>
      </w:pPr>
    </w:p>
    <w:p w14:paraId="151F686F" w14:textId="12C33877" w:rsidR="00111AED" w:rsidRDefault="00D310FD">
      <w:pPr>
        <w:pStyle w:val="CommentText"/>
      </w:pPr>
      <w:r>
        <w:t xml:space="preserve">Anecdotally, I recently fit a sex agnostic growth curve for a dataset of bone fish that were sexed at recapture and this same residual pattern emerged. </w:t>
      </w:r>
    </w:p>
  </w:comment>
  <w:comment w:id="168" w:author="Microsoft Office User" w:date="2019-05-09T14:50:00Z" w:initials="MOU">
    <w:p w14:paraId="219C9B90" w14:textId="77777777" w:rsidR="00111AED" w:rsidRPr="00033AB3" w:rsidRDefault="00111AED" w:rsidP="00C45F6A">
      <w:pPr>
        <w:pStyle w:val="CommentText"/>
        <w:rPr>
          <w:lang w:val="haw-US"/>
        </w:rPr>
      </w:pPr>
      <w:r>
        <w:rPr>
          <w:rStyle w:val="CommentReference"/>
        </w:rPr>
        <w:annotationRef/>
      </w:r>
      <w:r>
        <w:rPr>
          <w:lang w:val="haw-US"/>
        </w:rPr>
        <w:t>Sexual size dimorphism is not pronounced in the family Lutjandae but is becoming increasingly evident. Typically, size favors males in most Lutjanids (Grimes 1987, Newman et al. 2000, Newman 2002, Taylor et al. 2017); however, for some eteline snappers it favors females (Williams et al 2017, OʻMalley et al in press, and my thesis).</w:t>
      </w:r>
    </w:p>
  </w:comment>
  <w:comment w:id="169" w:author="Microsoft Office User" w:date="2019-05-09T15:06:00Z" w:initials="MOU">
    <w:p w14:paraId="10089AC3" w14:textId="77777777" w:rsidR="00111AED" w:rsidRPr="003722A2" w:rsidRDefault="00111AED" w:rsidP="00C45F6A">
      <w:pPr>
        <w:pStyle w:val="CommentText"/>
        <w:rPr>
          <w:lang w:val="haw-US"/>
        </w:rPr>
      </w:pPr>
      <w:r>
        <w:rPr>
          <w:rStyle w:val="CommentReference"/>
        </w:rPr>
        <w:annotationRef/>
      </w:r>
      <w:r>
        <w:rPr>
          <w:lang w:val="haw-US"/>
        </w:rPr>
        <w:t>Anecdotal evidence shows &gt; 70 cm FL may be female biased (Kikkawa 1984); however, Kami (1973) observed the opposite in Guam, and Ralston (1981) showed no bias.</w:t>
      </w:r>
    </w:p>
  </w:comment>
  <w:comment w:id="170" w:author="Stephen Scherrer" w:date="2019-08-20T11:19:00Z" w:initials="SS">
    <w:p w14:paraId="2BBD71ED" w14:textId="16E5C398" w:rsidR="00111AED" w:rsidRDefault="00111AED">
      <w:pPr>
        <w:pStyle w:val="CommentText"/>
      </w:pPr>
      <w:r>
        <w:rPr>
          <w:rStyle w:val="CommentReference"/>
        </w:rPr>
        <w:annotationRef/>
      </w:r>
      <w:r>
        <w:t>Noted and added to this section, though my reed is that Kami found no sex differences in size between sex (see pg 112)</w:t>
      </w:r>
    </w:p>
  </w:comment>
  <w:comment w:id="171" w:author="Microsoft Office User" w:date="2019-05-30T17:01:00Z" w:initials="MOU">
    <w:p w14:paraId="2ACD9440" w14:textId="77777777" w:rsidR="00111AED" w:rsidRPr="0009097F" w:rsidRDefault="00111AED" w:rsidP="0046137A">
      <w:pPr>
        <w:pStyle w:val="CommentText"/>
        <w:rPr>
          <w:lang w:val="haw-US"/>
        </w:rPr>
      </w:pPr>
      <w:r>
        <w:rPr>
          <w:rStyle w:val="CommentReference"/>
        </w:rPr>
        <w:annotationRef/>
      </w:r>
      <w:r>
        <w:rPr>
          <w:lang w:val="haw-US"/>
        </w:rPr>
        <w:t>Or is it related to the OTP data set being limited to &lt;53 cm FL fish, see above comment regarding Luers et al. 2017 data?</w:t>
      </w:r>
    </w:p>
  </w:comment>
  <w:comment w:id="172" w:author="Stephen Scherrer" w:date="2019-08-20T11:23:00Z" w:initials="SS">
    <w:p w14:paraId="4AC99B25" w14:textId="54CE8C4E" w:rsidR="00111AED" w:rsidRDefault="00111AED">
      <w:pPr>
        <w:pStyle w:val="CommentText"/>
      </w:pPr>
      <w:r>
        <w:rPr>
          <w:rStyle w:val="CommentReference"/>
        </w:rPr>
        <w:annotationRef/>
      </w:r>
      <w:r>
        <w:t>I don’t think this is likely as this was predicted by our integrative model that incorporated larger individuals in the estimation procedure as well as parameters from Andrews 2012.</w:t>
      </w:r>
    </w:p>
  </w:comment>
  <w:comment w:id="174" w:author="Microsoft Office User" w:date="2019-05-09T14:50:00Z" w:initials="MOU">
    <w:p w14:paraId="026E3AAB" w14:textId="6DFD46AC" w:rsidR="00111AED" w:rsidRPr="00033AB3" w:rsidRDefault="00111AED">
      <w:pPr>
        <w:pStyle w:val="CommentText"/>
        <w:rPr>
          <w:lang w:val="haw-US"/>
        </w:rPr>
      </w:pPr>
      <w:r>
        <w:rPr>
          <w:rStyle w:val="CommentReference"/>
        </w:rPr>
        <w:annotationRef/>
      </w:r>
      <w:r>
        <w:rPr>
          <w:lang w:val="haw-US"/>
        </w:rPr>
        <w:t>Sexual size dimorphism is not pronounced in the family Lutjandae but is becoming increasingly evident. Typically, size favors males in most Lutjanids (Grimes 1987, Newman et al. 2000, Newman 2002, Taylor et al. 2017); however, for some eteline snappers it favors females (Williams et al 2017, OʻMalley et al in press, and my thesis).</w:t>
      </w:r>
    </w:p>
  </w:comment>
  <w:comment w:id="175" w:author="Microsoft Office User" w:date="2019-05-09T15:06:00Z" w:initials="MOU">
    <w:p w14:paraId="323388C0" w14:textId="1A870C5A" w:rsidR="00111AED" w:rsidRPr="003722A2" w:rsidRDefault="00111AED">
      <w:pPr>
        <w:pStyle w:val="CommentText"/>
        <w:rPr>
          <w:lang w:val="haw-US"/>
        </w:rPr>
      </w:pPr>
      <w:r>
        <w:rPr>
          <w:rStyle w:val="CommentReference"/>
        </w:rPr>
        <w:annotationRef/>
      </w:r>
      <w:r>
        <w:rPr>
          <w:lang w:val="haw-US"/>
        </w:rPr>
        <w:t>Anecdotal evidence shows &gt; 70 cm FL may be female biased (Kikkawa 1984); however, Kami (1973) observed the opposite in Guam, and Ralston (1981) showed no bias.</w:t>
      </w:r>
    </w:p>
  </w:comment>
  <w:comment w:id="176" w:author="Microsoft Office User" w:date="2019-05-20T16:57:00Z" w:initials="MOU">
    <w:p w14:paraId="58E46CB1" w14:textId="66937403" w:rsidR="00111AED" w:rsidRPr="004D1662" w:rsidRDefault="00111AED">
      <w:pPr>
        <w:pStyle w:val="CommentText"/>
        <w:rPr>
          <w:lang w:val="haw-US"/>
        </w:rPr>
      </w:pPr>
      <w:r>
        <w:rPr>
          <w:rStyle w:val="CommentReference"/>
        </w:rPr>
        <w:annotationRef/>
      </w:r>
      <w:r>
        <w:rPr>
          <w:lang w:val="haw-US"/>
        </w:rPr>
        <w:t>Did you conisder calculating M or survivorship? Any esitmated natural mortality using traditional methodology (either Then et al. 2015 or Hoenig 1983) may not be applicable in MHI where exploitation is heavy and against the basic assumption of these earlier studies where Z = 0. However, Hoenig et al. 1998 (Brownie models) may be more applicable? Just curious if Hoenig et al. 1998 methods were attempted?</w:t>
      </w:r>
    </w:p>
  </w:comment>
  <w:comment w:id="177" w:author="Stephen Scherrer" w:date="2019-08-16T12:18:00Z" w:initials="SS">
    <w:p w14:paraId="3E512794" w14:textId="63D3673D" w:rsidR="00111AED" w:rsidRDefault="00111AED" w:rsidP="0046137A">
      <w:pPr>
        <w:pStyle w:val="CommentText"/>
      </w:pPr>
      <w:r>
        <w:rPr>
          <w:rStyle w:val="CommentReference"/>
        </w:rPr>
        <w:annotationRef/>
      </w:r>
      <w:r>
        <w:t>It was considered however the results from acoustic tagging indicates that post-release survivorship is very low for this species and may be biased by size which would introduce significant bias to any estimates of mortality from tagging data.</w:t>
      </w:r>
    </w:p>
    <w:p w14:paraId="2D05AD0E" w14:textId="46313DA0" w:rsidR="00111AED" w:rsidRDefault="00111AED">
      <w:pPr>
        <w:pStyle w:val="CommentText"/>
      </w:pPr>
    </w:p>
  </w:comment>
  <w:comment w:id="187" w:author="Microsoft Office User" w:date="2019-05-31T09:44:00Z" w:initials="MOU">
    <w:p w14:paraId="430AA862" w14:textId="77777777" w:rsidR="00111AED" w:rsidRDefault="00111AED">
      <w:pPr>
        <w:pStyle w:val="CommentText"/>
        <w:rPr>
          <w:lang w:val="haw-US"/>
        </w:rPr>
      </w:pPr>
      <w:r>
        <w:rPr>
          <w:rStyle w:val="CommentReference"/>
        </w:rPr>
        <w:annotationRef/>
      </w:r>
      <w:r>
        <w:rPr>
          <w:lang w:val="haw-US"/>
        </w:rPr>
        <w:t>Andrews et al. 2012 only used 33 NWHI estimates of length at age from bomb radiocarbon dating and 3 from lead-radium dating. The remaining (100) were traditional age data. The table suggests these were all radioisotope ages!</w:t>
      </w:r>
    </w:p>
    <w:p w14:paraId="050D8BA6" w14:textId="77777777" w:rsidR="00111AED" w:rsidRDefault="00111AED">
      <w:pPr>
        <w:pStyle w:val="CommentText"/>
        <w:rPr>
          <w:lang w:val="haw-US"/>
        </w:rPr>
      </w:pPr>
    </w:p>
    <w:p w14:paraId="55DCEC14" w14:textId="2A81C9E5" w:rsidR="00111AED" w:rsidRPr="00651BD2" w:rsidRDefault="00111AED">
      <w:pPr>
        <w:pStyle w:val="CommentText"/>
        <w:rPr>
          <w:lang w:val="haw-US"/>
        </w:rPr>
      </w:pPr>
      <w:r>
        <w:rPr>
          <w:lang w:val="haw-US"/>
        </w:rPr>
        <w:t>This is a reoccuring comment for all tables and figures. Although many of these abbreviations are generally known in fisheries, you should identify ones listed in tables or figures (i.e., Linf, K, N.R., MHI, NWHI, etc) in caption or as footnote of table, unless directed by journal.</w:t>
      </w:r>
    </w:p>
  </w:comment>
  <w:comment w:id="190" w:author="Stephen Scherrer" w:date="2019-08-19T15:35:00Z" w:initials="SS">
    <w:p w14:paraId="5F8B565D" w14:textId="40A08F10" w:rsidR="00111AED" w:rsidRDefault="00111AED">
      <w:pPr>
        <w:pStyle w:val="CommentText"/>
      </w:pPr>
      <w:r>
        <w:rPr>
          <w:rStyle w:val="CommentReference"/>
        </w:rPr>
        <w:annotationRef/>
      </w:r>
      <w:r>
        <w:t>Table has been updated to better reflect Andrews 2012 sources as well as explicitly defining abreviations in tables/figures</w:t>
      </w:r>
    </w:p>
  </w:comment>
  <w:comment w:id="191" w:author="Microsoft Office User" w:date="2019-05-30T14:05:00Z" w:initials="MOU">
    <w:p w14:paraId="175402B9" w14:textId="33FA5B8B" w:rsidR="00111AED" w:rsidRPr="0089788A" w:rsidRDefault="00111AED">
      <w:pPr>
        <w:pStyle w:val="CommentText"/>
        <w:rPr>
          <w:lang w:val="haw-US"/>
        </w:rPr>
      </w:pPr>
      <w:r>
        <w:rPr>
          <w:rStyle w:val="CommentReference"/>
        </w:rPr>
        <w:annotationRef/>
      </w:r>
      <w:r>
        <w:rPr>
          <w:lang w:val="haw-US"/>
        </w:rPr>
        <w:t>I assume they were similar betwen Model 1-2, but what was the mean p-value and DIC for each model? There appears to be some between-individual variation, albeit not as strong as other studies (Zhang et al. 2009).</w:t>
      </w:r>
    </w:p>
  </w:comment>
  <w:comment w:id="192" w:author="Stephen Scherrer" w:date="2019-08-19T16:21:00Z" w:initials="SS">
    <w:p w14:paraId="2E24A215" w14:textId="6EFCDFEE" w:rsidR="00111AED" w:rsidRDefault="00111AED">
      <w:pPr>
        <w:pStyle w:val="CommentText"/>
      </w:pPr>
      <w:r>
        <w:rPr>
          <w:rStyle w:val="CommentReference"/>
        </w:rPr>
        <w:annotationRef/>
      </w:r>
      <w:r>
        <w:t>DIC and P values reported in manuscript text</w:t>
      </w:r>
    </w:p>
  </w:comment>
  <w:comment w:id="200" w:author="Microsoft Office User" w:date="2019-05-29T16:12:00Z" w:initials="MOU">
    <w:p w14:paraId="6D34E090" w14:textId="2F0D553A" w:rsidR="00111AED" w:rsidRPr="009B5D04" w:rsidRDefault="00111AED">
      <w:pPr>
        <w:pStyle w:val="CommentText"/>
        <w:rPr>
          <w:lang w:val="haw-US"/>
        </w:rPr>
      </w:pPr>
      <w:r>
        <w:rPr>
          <w:rStyle w:val="CommentReference"/>
        </w:rPr>
        <w:annotationRef/>
      </w:r>
      <w:r>
        <w:rPr>
          <w:lang w:val="haw-US"/>
        </w:rPr>
        <w:t>This would be easier to read if oriented with model ID at top.  I rotated the current table on a 180 for my own review.</w:t>
      </w:r>
    </w:p>
  </w:comment>
  <w:comment w:id="208" w:author="Microsoft Office User" w:date="2019-05-31T09:54:00Z" w:initials="MOU">
    <w:p w14:paraId="1B592D7B" w14:textId="30FCB09F" w:rsidR="00111AED" w:rsidRPr="005B2D24" w:rsidRDefault="00111AED">
      <w:pPr>
        <w:pStyle w:val="CommentText"/>
        <w:rPr>
          <w:lang w:val="haw-US"/>
        </w:rPr>
      </w:pPr>
      <w:r>
        <w:rPr>
          <w:rStyle w:val="CommentReference"/>
        </w:rPr>
        <w:annotationRef/>
      </w:r>
      <w:r>
        <w:rPr>
          <w:lang w:val="haw-US"/>
        </w:rPr>
        <w:t>Would it be beneficial to include names of islands, or put in context with the larger scale of Hawiian Archipelago/pacific basin?</w:t>
      </w:r>
    </w:p>
  </w:comment>
  <w:comment w:id="209" w:author="Stephen Scherrer" w:date="2019-08-19T15:34:00Z" w:initials="SS">
    <w:p w14:paraId="64A260F1" w14:textId="450A7290" w:rsidR="00111AED" w:rsidRDefault="00111AED">
      <w:pPr>
        <w:pStyle w:val="CommentText"/>
      </w:pPr>
      <w:r>
        <w:rPr>
          <w:rStyle w:val="CommentReference"/>
        </w:rPr>
        <w:annotationRef/>
      </w:r>
      <w:r>
        <w:rPr>
          <w:rStyle w:val="CommentReference"/>
        </w:rPr>
        <w:t>Island names added</w:t>
      </w:r>
    </w:p>
  </w:comment>
  <w:comment w:id="218" w:author="Microsoft Office User" w:date="2019-05-31T09:54:00Z" w:initials="MOU">
    <w:p w14:paraId="4A88584F" w14:textId="0E22107F" w:rsidR="00111AED" w:rsidRPr="005B2D24" w:rsidRDefault="00111AED">
      <w:pPr>
        <w:pStyle w:val="CommentText"/>
        <w:rPr>
          <w:lang w:val="haw-US"/>
        </w:rPr>
      </w:pPr>
      <w:r>
        <w:rPr>
          <w:rStyle w:val="CommentReference"/>
        </w:rPr>
        <w:annotationRef/>
      </w:r>
      <w:r>
        <w:rPr>
          <w:lang w:val="haw-US"/>
        </w:rPr>
        <w:t>Be midful of potential cost for color in journal.</w:t>
      </w:r>
    </w:p>
  </w:comment>
  <w:comment w:id="229" w:author="Microsoft Office User" w:date="2019-05-31T09:59:00Z" w:initials="MOU">
    <w:p w14:paraId="22F76D65" w14:textId="7A4D3200" w:rsidR="00111AED" w:rsidRPr="00DC3376" w:rsidRDefault="00111AED">
      <w:pPr>
        <w:pStyle w:val="CommentText"/>
        <w:rPr>
          <w:lang w:val="haw-US"/>
        </w:rPr>
      </w:pPr>
      <w:r>
        <w:rPr>
          <w:rStyle w:val="CommentReference"/>
        </w:rPr>
        <w:annotationRef/>
      </w:r>
      <w:r>
        <w:rPr>
          <w:lang w:val="haw-US"/>
        </w:rPr>
        <w:t>X-axis should be Age (years)</w:t>
      </w:r>
    </w:p>
  </w:comment>
  <w:comment w:id="231" w:author="Stephen Scherrer" w:date="2019-08-19T15:38:00Z" w:initials="SS">
    <w:p w14:paraId="37867770" w14:textId="6B61CABE" w:rsidR="00111AED" w:rsidRDefault="00111AED">
      <w:pPr>
        <w:pStyle w:val="CommentText"/>
      </w:pPr>
      <w:r>
        <w:rPr>
          <w:rStyle w:val="CommentReference"/>
        </w:rPr>
        <w:annotationRef/>
      </w:r>
      <w:r>
        <w:t>Adjusted accordingly. Also added information regarding the minimum and maximum length at marking and recap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1C9D7D" w15:done="1"/>
  <w15:commentEx w15:paraId="717FEE9E" w15:paraIdParent="3D1C9D7D" w15:done="1"/>
  <w15:commentEx w15:paraId="175F3592" w15:done="1"/>
  <w15:commentEx w15:paraId="1FD3C178" w15:paraIdParent="175F3592" w15:done="1"/>
  <w15:commentEx w15:paraId="7C7EEA22" w15:done="1"/>
  <w15:commentEx w15:paraId="4493932F" w15:done="1"/>
  <w15:commentEx w15:paraId="505CDD43" w15:paraIdParent="4493932F" w15:done="1"/>
  <w15:commentEx w15:paraId="306440FA" w15:done="1"/>
  <w15:commentEx w15:paraId="445E92BF" w15:paraIdParent="306440FA" w15:done="1"/>
  <w15:commentEx w15:paraId="641C4841" w15:done="1"/>
  <w15:commentEx w15:paraId="78193832" w15:paraIdParent="641C4841" w15:done="1"/>
  <w15:commentEx w15:paraId="2E64DECB" w15:done="1"/>
  <w15:commentEx w15:paraId="62AD5D13" w15:paraIdParent="2E64DECB" w15:done="1"/>
  <w15:commentEx w15:paraId="74518996" w15:done="1"/>
  <w15:commentEx w15:paraId="4C84EB38" w15:paraIdParent="74518996" w15:done="1"/>
  <w15:commentEx w15:paraId="2BF274B0" w15:done="1"/>
  <w15:commentEx w15:paraId="7391BBB6" w15:paraIdParent="2BF274B0" w15:done="1"/>
  <w15:commentEx w15:paraId="678BEE4D" w15:done="1"/>
  <w15:commentEx w15:paraId="66624F9A" w15:paraIdParent="678BEE4D" w15:done="1"/>
  <w15:commentEx w15:paraId="4C242E26" w15:done="1"/>
  <w15:commentEx w15:paraId="020F8EA7" w15:done="1"/>
  <w15:commentEx w15:paraId="10BA1ED6" w15:paraIdParent="020F8EA7" w15:done="1"/>
  <w15:commentEx w15:paraId="201F755D" w15:done="1"/>
  <w15:commentEx w15:paraId="6D93F744" w15:paraIdParent="201F755D" w15:done="1"/>
  <w15:commentEx w15:paraId="1562A437" w15:done="1"/>
  <w15:commentEx w15:paraId="695A8FE9" w15:paraIdParent="1562A437" w15:done="1"/>
  <w15:commentEx w15:paraId="6EDDE81B" w15:done="1"/>
  <w15:commentEx w15:paraId="5ECBECFC" w15:paraIdParent="6EDDE81B" w15:done="1"/>
  <w15:commentEx w15:paraId="1213298A" w15:done="1"/>
  <w15:commentEx w15:paraId="0519CD12" w15:paraIdParent="1213298A" w15:done="1"/>
  <w15:commentEx w15:paraId="5D09A234" w15:done="1"/>
  <w15:commentEx w15:paraId="1205843E" w15:done="0"/>
  <w15:commentEx w15:paraId="4C6E3217" w15:done="1"/>
  <w15:commentEx w15:paraId="292CB537" w15:paraIdParent="4C6E3217" w15:done="1"/>
  <w15:commentEx w15:paraId="38129842" w15:done="1"/>
  <w15:commentEx w15:paraId="66D00564" w15:paraIdParent="38129842" w15:done="1"/>
  <w15:commentEx w15:paraId="73026342" w15:done="1"/>
  <w15:commentEx w15:paraId="25B402AC" w15:paraIdParent="73026342" w15:done="1"/>
  <w15:commentEx w15:paraId="526B8444" w15:done="1"/>
  <w15:commentEx w15:paraId="6C728E4F" w15:paraIdParent="526B8444" w15:done="1"/>
  <w15:commentEx w15:paraId="4B6FE7F6" w15:done="1"/>
  <w15:commentEx w15:paraId="503D4462" w15:done="0"/>
  <w15:commentEx w15:paraId="45280A7D" w15:done="1"/>
  <w15:commentEx w15:paraId="151F686F" w15:paraIdParent="45280A7D" w15:done="1"/>
  <w15:commentEx w15:paraId="219C9B90" w15:done="1"/>
  <w15:commentEx w15:paraId="10089AC3" w15:done="1"/>
  <w15:commentEx w15:paraId="2BBD71ED" w15:paraIdParent="10089AC3" w15:done="1"/>
  <w15:commentEx w15:paraId="2ACD9440" w15:done="1"/>
  <w15:commentEx w15:paraId="4AC99B25" w15:paraIdParent="2ACD9440" w15:done="1"/>
  <w15:commentEx w15:paraId="026E3AAB" w15:done="0"/>
  <w15:commentEx w15:paraId="323388C0" w15:done="0"/>
  <w15:commentEx w15:paraId="58E46CB1" w15:done="1"/>
  <w15:commentEx w15:paraId="2D05AD0E" w15:paraIdParent="58E46CB1" w15:done="1"/>
  <w15:commentEx w15:paraId="55DCEC14" w15:done="0"/>
  <w15:commentEx w15:paraId="5F8B565D" w15:paraIdParent="55DCEC14" w15:done="1"/>
  <w15:commentEx w15:paraId="175402B9" w15:done="1"/>
  <w15:commentEx w15:paraId="2E24A215" w15:paraIdParent="175402B9" w15:done="1"/>
  <w15:commentEx w15:paraId="6D34E090" w15:done="0"/>
  <w15:commentEx w15:paraId="1B592D7B" w15:done="0"/>
  <w15:commentEx w15:paraId="64A260F1" w15:paraIdParent="1B592D7B" w15:done="1"/>
  <w15:commentEx w15:paraId="4A88584F" w15:done="0"/>
  <w15:commentEx w15:paraId="22F76D65" w15:done="0"/>
  <w15:commentEx w15:paraId="37867770" w15:paraIdParent="22F76D6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1C9D7D" w16cid:durableId="207D6C78"/>
  <w16cid:commentId w16cid:paraId="717FEE9E" w16cid:durableId="21051E21"/>
  <w16cid:commentId w16cid:paraId="175F3592" w16cid:durableId="207D6DED"/>
  <w16cid:commentId w16cid:paraId="1FD3C178" w16cid:durableId="2105067C"/>
  <w16cid:commentId w16cid:paraId="7C7EEA22" w16cid:durableId="207D6D74"/>
  <w16cid:commentId w16cid:paraId="4493932F" w16cid:durableId="208D55C6"/>
  <w16cid:commentId w16cid:paraId="505CDD43" w16cid:durableId="21051D03"/>
  <w16cid:commentId w16cid:paraId="306440FA" w16cid:durableId="20990A96"/>
  <w16cid:commentId w16cid:paraId="445E92BF" w16cid:durableId="21011380"/>
  <w16cid:commentId w16cid:paraId="641C4841" w16cid:durableId="20990B51"/>
  <w16cid:commentId w16cid:paraId="78193832" w16cid:durableId="21011393"/>
  <w16cid:commentId w16cid:paraId="2E64DECB" w16cid:durableId="207D7044"/>
  <w16cid:commentId w16cid:paraId="62AD5D13" w16cid:durableId="20AB602A"/>
  <w16cid:commentId w16cid:paraId="74518996" w16cid:durableId="20991DD0"/>
  <w16cid:commentId w16cid:paraId="4C84EB38" w16cid:durableId="210113AC"/>
  <w16cid:commentId w16cid:paraId="2BF274B0" w16cid:durableId="20991DF6"/>
  <w16cid:commentId w16cid:paraId="7391BBB6" w16cid:durableId="210113B8"/>
  <w16cid:commentId w16cid:paraId="678BEE4D" w16cid:durableId="207D72B4"/>
  <w16cid:commentId w16cid:paraId="66624F9A" w16cid:durableId="210113E0"/>
  <w16cid:commentId w16cid:paraId="4C242E26" w16cid:durableId="209A5C07"/>
  <w16cid:commentId w16cid:paraId="020F8EA7" w16cid:durableId="209906EF"/>
  <w16cid:commentId w16cid:paraId="10BA1ED6" w16cid:durableId="21011524"/>
  <w16cid:commentId w16cid:paraId="201F755D" w16cid:durableId="207D79A5"/>
  <w16cid:commentId w16cid:paraId="6D93F744" w16cid:durableId="2101155D"/>
  <w16cid:commentId w16cid:paraId="1562A437" w16cid:durableId="207D7F8E"/>
  <w16cid:commentId w16cid:paraId="695A8FE9" w16cid:durableId="2101156E"/>
  <w16cid:commentId w16cid:paraId="6EDDE81B" w16cid:durableId="2098F586"/>
  <w16cid:commentId w16cid:paraId="5ECBECFC" w16cid:durableId="2101157F"/>
  <w16cid:commentId w16cid:paraId="1213298A" w16cid:durableId="207D81CA"/>
  <w16cid:commentId w16cid:paraId="0519CD12" w16cid:durableId="2101162D"/>
  <w16cid:commentId w16cid:paraId="5D09A234" w16cid:durableId="207D8A3D"/>
  <w16cid:commentId w16cid:paraId="1205843E" w16cid:durableId="207D8A89"/>
  <w16cid:commentId w16cid:paraId="4C6E3217" w16cid:durableId="209A62AA"/>
  <w16cid:commentId w16cid:paraId="292CB537" w16cid:durableId="2105230B"/>
  <w16cid:commentId w16cid:paraId="38129842" w16cid:durableId="209A6A5D"/>
  <w16cid:commentId w16cid:paraId="66D00564" w16cid:durableId="21065AAF"/>
  <w16cid:commentId w16cid:paraId="73026342" w16cid:durableId="209A6B77"/>
  <w16cid:commentId w16cid:paraId="25B402AC" w16cid:durableId="21011C4C"/>
  <w16cid:commentId w16cid:paraId="526B8444" w16cid:durableId="209A82CE"/>
  <w16cid:commentId w16cid:paraId="6C728E4F" w16cid:durableId="21065A59"/>
  <w16cid:commentId w16cid:paraId="4B6FE7F6" w16cid:durableId="208D5AB5"/>
  <w16cid:commentId w16cid:paraId="503D4462" w16cid:durableId="207D8CC2"/>
  <w16cid:commentId w16cid:paraId="45280A7D" w16cid:durableId="209A8AD2"/>
  <w16cid:commentId w16cid:paraId="151F686F" w16cid:durableId="2105078E"/>
  <w16cid:commentId w16cid:paraId="219C9B90" w16cid:durableId="210657A9"/>
  <w16cid:commentId w16cid:paraId="10089AC3" w16cid:durableId="210657A8"/>
  <w16cid:commentId w16cid:paraId="2BBD71ED" w16cid:durableId="210655C7"/>
  <w16cid:commentId w16cid:paraId="2ACD9440" w16cid:durableId="210506A3"/>
  <w16cid:commentId w16cid:paraId="4AC99B25" w16cid:durableId="210656B9"/>
  <w16cid:commentId w16cid:paraId="026E3AAB" w16cid:durableId="207EBCB1"/>
  <w16cid:commentId w16cid:paraId="323388C0" w16cid:durableId="207EC080"/>
  <w16cid:commentId w16cid:paraId="58E46CB1" w16cid:durableId="208D5B13"/>
  <w16cid:commentId w16cid:paraId="2D05AD0E" w16cid:durableId="21011D9B"/>
  <w16cid:commentId w16cid:paraId="55DCEC14" w16cid:durableId="209B75F6"/>
  <w16cid:commentId w16cid:paraId="5F8B565D" w16cid:durableId="2105405E"/>
  <w16cid:commentId w16cid:paraId="175402B9" w16cid:durableId="209A61A9"/>
  <w16cid:commentId w16cid:paraId="2E24A215" w16cid:durableId="21054B01"/>
  <w16cid:commentId w16cid:paraId="6D34E090" w16cid:durableId="20992E06"/>
  <w16cid:commentId w16cid:paraId="1B592D7B" w16cid:durableId="209B783F"/>
  <w16cid:commentId w16cid:paraId="64A260F1" w16cid:durableId="21054004"/>
  <w16cid:commentId w16cid:paraId="4A88584F" w16cid:durableId="209B786A"/>
  <w16cid:commentId w16cid:paraId="22F76D65" w16cid:durableId="209B7971"/>
  <w16cid:commentId w16cid:paraId="37867770" w16cid:durableId="210540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800DD" w14:textId="77777777" w:rsidR="00886CF6" w:rsidRDefault="00886CF6" w:rsidP="00F52203">
      <w:r>
        <w:separator/>
      </w:r>
    </w:p>
  </w:endnote>
  <w:endnote w:type="continuationSeparator" w:id="0">
    <w:p w14:paraId="1178031F" w14:textId="77777777" w:rsidR="00886CF6" w:rsidRDefault="00886CF6" w:rsidP="00F52203">
      <w:r>
        <w:continuationSeparator/>
      </w:r>
    </w:p>
  </w:endnote>
  <w:endnote w:type="continuationNotice" w:id="1">
    <w:p w14:paraId="13BDA2E7" w14:textId="77777777" w:rsidR="00886CF6" w:rsidRDefault="00886C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0E876" w14:textId="77777777" w:rsidR="00111AED" w:rsidRDefault="00111A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EDCF4" w14:textId="77777777" w:rsidR="00886CF6" w:rsidRDefault="00886CF6" w:rsidP="00F52203">
      <w:r>
        <w:separator/>
      </w:r>
    </w:p>
  </w:footnote>
  <w:footnote w:type="continuationSeparator" w:id="0">
    <w:p w14:paraId="4C249A67" w14:textId="77777777" w:rsidR="00886CF6" w:rsidRDefault="00886CF6" w:rsidP="00F52203">
      <w:r>
        <w:continuationSeparator/>
      </w:r>
    </w:p>
  </w:footnote>
  <w:footnote w:type="continuationNotice" w:id="1">
    <w:p w14:paraId="5C5A1C5F" w14:textId="77777777" w:rsidR="00886CF6" w:rsidRDefault="00886C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637F0" w14:textId="77777777" w:rsidR="00111AED" w:rsidRDefault="00111A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AD" w15:userId="S::scherrer@hawaii.edu::40252c95-a6d0-4ffb-bbb7-efb00b189f36"/>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07BA3"/>
    <w:rsid w:val="000107CB"/>
    <w:rsid w:val="00011071"/>
    <w:rsid w:val="000157C3"/>
    <w:rsid w:val="000158FC"/>
    <w:rsid w:val="00017D5C"/>
    <w:rsid w:val="00021312"/>
    <w:rsid w:val="00021807"/>
    <w:rsid w:val="00021D17"/>
    <w:rsid w:val="00022E2E"/>
    <w:rsid w:val="000259B6"/>
    <w:rsid w:val="00026913"/>
    <w:rsid w:val="00026949"/>
    <w:rsid w:val="00027301"/>
    <w:rsid w:val="000317BA"/>
    <w:rsid w:val="00032449"/>
    <w:rsid w:val="00032827"/>
    <w:rsid w:val="00032FDB"/>
    <w:rsid w:val="00033AB3"/>
    <w:rsid w:val="00033CBE"/>
    <w:rsid w:val="000356C8"/>
    <w:rsid w:val="00035755"/>
    <w:rsid w:val="000362AA"/>
    <w:rsid w:val="000453C2"/>
    <w:rsid w:val="00046C8F"/>
    <w:rsid w:val="000473EE"/>
    <w:rsid w:val="00050B83"/>
    <w:rsid w:val="000517CD"/>
    <w:rsid w:val="00052036"/>
    <w:rsid w:val="0005462F"/>
    <w:rsid w:val="00054AF1"/>
    <w:rsid w:val="00055710"/>
    <w:rsid w:val="00056600"/>
    <w:rsid w:val="00056603"/>
    <w:rsid w:val="000574E7"/>
    <w:rsid w:val="0006069D"/>
    <w:rsid w:val="000617FA"/>
    <w:rsid w:val="0006220B"/>
    <w:rsid w:val="00062497"/>
    <w:rsid w:val="00063790"/>
    <w:rsid w:val="000649BE"/>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97F"/>
    <w:rsid w:val="00090D20"/>
    <w:rsid w:val="00091579"/>
    <w:rsid w:val="0009500F"/>
    <w:rsid w:val="000A00F2"/>
    <w:rsid w:val="000A15B7"/>
    <w:rsid w:val="000A3261"/>
    <w:rsid w:val="000A5151"/>
    <w:rsid w:val="000A64F6"/>
    <w:rsid w:val="000A6F2A"/>
    <w:rsid w:val="000A77C3"/>
    <w:rsid w:val="000B017E"/>
    <w:rsid w:val="000B0691"/>
    <w:rsid w:val="000B2885"/>
    <w:rsid w:val="000B309B"/>
    <w:rsid w:val="000B320A"/>
    <w:rsid w:val="000B38CE"/>
    <w:rsid w:val="000B43C0"/>
    <w:rsid w:val="000B6672"/>
    <w:rsid w:val="000B72C9"/>
    <w:rsid w:val="000C0ECB"/>
    <w:rsid w:val="000C10E6"/>
    <w:rsid w:val="000C14AE"/>
    <w:rsid w:val="000C1AF4"/>
    <w:rsid w:val="000C500F"/>
    <w:rsid w:val="000C7491"/>
    <w:rsid w:val="000C7507"/>
    <w:rsid w:val="000D01B0"/>
    <w:rsid w:val="000D09F9"/>
    <w:rsid w:val="000D113E"/>
    <w:rsid w:val="000D1FA1"/>
    <w:rsid w:val="000D336C"/>
    <w:rsid w:val="000D4034"/>
    <w:rsid w:val="000D5103"/>
    <w:rsid w:val="000D6253"/>
    <w:rsid w:val="000D6325"/>
    <w:rsid w:val="000D656F"/>
    <w:rsid w:val="000D7A96"/>
    <w:rsid w:val="000E0639"/>
    <w:rsid w:val="000E2DC3"/>
    <w:rsid w:val="000E3739"/>
    <w:rsid w:val="000F0DE5"/>
    <w:rsid w:val="000F1C4B"/>
    <w:rsid w:val="000F1C81"/>
    <w:rsid w:val="000F413E"/>
    <w:rsid w:val="000F41CF"/>
    <w:rsid w:val="000F6BAB"/>
    <w:rsid w:val="000F6C6F"/>
    <w:rsid w:val="0010148D"/>
    <w:rsid w:val="0010210C"/>
    <w:rsid w:val="00102187"/>
    <w:rsid w:val="001034FF"/>
    <w:rsid w:val="0010601A"/>
    <w:rsid w:val="00106B52"/>
    <w:rsid w:val="00107612"/>
    <w:rsid w:val="00110BB9"/>
    <w:rsid w:val="00111AED"/>
    <w:rsid w:val="001157E8"/>
    <w:rsid w:val="0011738C"/>
    <w:rsid w:val="00120F42"/>
    <w:rsid w:val="0012269A"/>
    <w:rsid w:val="00122E9C"/>
    <w:rsid w:val="00123C89"/>
    <w:rsid w:val="00124123"/>
    <w:rsid w:val="001246F8"/>
    <w:rsid w:val="0012517F"/>
    <w:rsid w:val="001253CF"/>
    <w:rsid w:val="00127725"/>
    <w:rsid w:val="001278E9"/>
    <w:rsid w:val="001302DE"/>
    <w:rsid w:val="001313D0"/>
    <w:rsid w:val="001315F3"/>
    <w:rsid w:val="00135733"/>
    <w:rsid w:val="00137829"/>
    <w:rsid w:val="001402E8"/>
    <w:rsid w:val="0014053A"/>
    <w:rsid w:val="001429F8"/>
    <w:rsid w:val="00143255"/>
    <w:rsid w:val="00145A98"/>
    <w:rsid w:val="0014680A"/>
    <w:rsid w:val="00150F95"/>
    <w:rsid w:val="00151425"/>
    <w:rsid w:val="00151DC5"/>
    <w:rsid w:val="00153EF3"/>
    <w:rsid w:val="00155023"/>
    <w:rsid w:val="00155640"/>
    <w:rsid w:val="00156543"/>
    <w:rsid w:val="00157EB7"/>
    <w:rsid w:val="0016044D"/>
    <w:rsid w:val="00160BEC"/>
    <w:rsid w:val="001616FE"/>
    <w:rsid w:val="00161C63"/>
    <w:rsid w:val="00163E16"/>
    <w:rsid w:val="001658DF"/>
    <w:rsid w:val="00166DEB"/>
    <w:rsid w:val="00170668"/>
    <w:rsid w:val="0017109B"/>
    <w:rsid w:val="00171633"/>
    <w:rsid w:val="001717FD"/>
    <w:rsid w:val="00174D8C"/>
    <w:rsid w:val="001754CF"/>
    <w:rsid w:val="00175B34"/>
    <w:rsid w:val="00181C93"/>
    <w:rsid w:val="001820AA"/>
    <w:rsid w:val="00182A90"/>
    <w:rsid w:val="00184BC3"/>
    <w:rsid w:val="00187DC2"/>
    <w:rsid w:val="001903AD"/>
    <w:rsid w:val="00190664"/>
    <w:rsid w:val="00190FC8"/>
    <w:rsid w:val="00191DCF"/>
    <w:rsid w:val="001925E2"/>
    <w:rsid w:val="00194394"/>
    <w:rsid w:val="0019535C"/>
    <w:rsid w:val="001960BA"/>
    <w:rsid w:val="001968FA"/>
    <w:rsid w:val="00197159"/>
    <w:rsid w:val="001A04CF"/>
    <w:rsid w:val="001A1265"/>
    <w:rsid w:val="001A3121"/>
    <w:rsid w:val="001A32A3"/>
    <w:rsid w:val="001A43FB"/>
    <w:rsid w:val="001A4CD8"/>
    <w:rsid w:val="001A5766"/>
    <w:rsid w:val="001A5BB8"/>
    <w:rsid w:val="001A664E"/>
    <w:rsid w:val="001A7334"/>
    <w:rsid w:val="001A79D5"/>
    <w:rsid w:val="001B12BB"/>
    <w:rsid w:val="001B1C5A"/>
    <w:rsid w:val="001B27E7"/>
    <w:rsid w:val="001B2927"/>
    <w:rsid w:val="001B3108"/>
    <w:rsid w:val="001B32FC"/>
    <w:rsid w:val="001B3C1B"/>
    <w:rsid w:val="001B5BA6"/>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0D7"/>
    <w:rsid w:val="00200802"/>
    <w:rsid w:val="0020096A"/>
    <w:rsid w:val="0020234E"/>
    <w:rsid w:val="0020248E"/>
    <w:rsid w:val="00204DA7"/>
    <w:rsid w:val="002076A8"/>
    <w:rsid w:val="0021156C"/>
    <w:rsid w:val="002128CB"/>
    <w:rsid w:val="00213365"/>
    <w:rsid w:val="002246D2"/>
    <w:rsid w:val="00227657"/>
    <w:rsid w:val="00230513"/>
    <w:rsid w:val="00231531"/>
    <w:rsid w:val="00231A06"/>
    <w:rsid w:val="002329E2"/>
    <w:rsid w:val="00232F9E"/>
    <w:rsid w:val="00233D3D"/>
    <w:rsid w:val="00234BF2"/>
    <w:rsid w:val="00234F28"/>
    <w:rsid w:val="00235CAC"/>
    <w:rsid w:val="00237F57"/>
    <w:rsid w:val="002422E2"/>
    <w:rsid w:val="00242692"/>
    <w:rsid w:val="002430B5"/>
    <w:rsid w:val="00243751"/>
    <w:rsid w:val="002445B8"/>
    <w:rsid w:val="00244E7A"/>
    <w:rsid w:val="0024611C"/>
    <w:rsid w:val="0024637D"/>
    <w:rsid w:val="00246B1E"/>
    <w:rsid w:val="00247D95"/>
    <w:rsid w:val="0025007F"/>
    <w:rsid w:val="0025049D"/>
    <w:rsid w:val="0025097F"/>
    <w:rsid w:val="00251D7E"/>
    <w:rsid w:val="00251F09"/>
    <w:rsid w:val="0025242A"/>
    <w:rsid w:val="00252A4B"/>
    <w:rsid w:val="00261EA7"/>
    <w:rsid w:val="0026291A"/>
    <w:rsid w:val="00263A50"/>
    <w:rsid w:val="00274437"/>
    <w:rsid w:val="00276794"/>
    <w:rsid w:val="0027685B"/>
    <w:rsid w:val="0027765E"/>
    <w:rsid w:val="00283801"/>
    <w:rsid w:val="00283AE4"/>
    <w:rsid w:val="002873D4"/>
    <w:rsid w:val="0029143A"/>
    <w:rsid w:val="0029433C"/>
    <w:rsid w:val="00294509"/>
    <w:rsid w:val="002959EF"/>
    <w:rsid w:val="00295E6A"/>
    <w:rsid w:val="002964EF"/>
    <w:rsid w:val="002A0023"/>
    <w:rsid w:val="002A0043"/>
    <w:rsid w:val="002A4442"/>
    <w:rsid w:val="002A51DF"/>
    <w:rsid w:val="002A6DA1"/>
    <w:rsid w:val="002B1A26"/>
    <w:rsid w:val="002B26F8"/>
    <w:rsid w:val="002B53F4"/>
    <w:rsid w:val="002B5751"/>
    <w:rsid w:val="002B5E85"/>
    <w:rsid w:val="002B60B8"/>
    <w:rsid w:val="002B64F9"/>
    <w:rsid w:val="002C45A7"/>
    <w:rsid w:val="002D0B95"/>
    <w:rsid w:val="002D1FA8"/>
    <w:rsid w:val="002D322F"/>
    <w:rsid w:val="002D42C4"/>
    <w:rsid w:val="002D4923"/>
    <w:rsid w:val="002D666F"/>
    <w:rsid w:val="002E29E4"/>
    <w:rsid w:val="002E68DE"/>
    <w:rsid w:val="002F01E9"/>
    <w:rsid w:val="002F2F62"/>
    <w:rsid w:val="002F3E94"/>
    <w:rsid w:val="002F4265"/>
    <w:rsid w:val="002F4918"/>
    <w:rsid w:val="002F492B"/>
    <w:rsid w:val="003000F9"/>
    <w:rsid w:val="00303802"/>
    <w:rsid w:val="00304B77"/>
    <w:rsid w:val="003052A2"/>
    <w:rsid w:val="0030647A"/>
    <w:rsid w:val="003068BF"/>
    <w:rsid w:val="00312DAA"/>
    <w:rsid w:val="0031328F"/>
    <w:rsid w:val="00315192"/>
    <w:rsid w:val="003154E5"/>
    <w:rsid w:val="0031660B"/>
    <w:rsid w:val="00316D37"/>
    <w:rsid w:val="003170AA"/>
    <w:rsid w:val="00317724"/>
    <w:rsid w:val="00317820"/>
    <w:rsid w:val="0032064A"/>
    <w:rsid w:val="00321E92"/>
    <w:rsid w:val="00322AE5"/>
    <w:rsid w:val="003230B2"/>
    <w:rsid w:val="0032324D"/>
    <w:rsid w:val="00323B81"/>
    <w:rsid w:val="00324131"/>
    <w:rsid w:val="00326CFE"/>
    <w:rsid w:val="00331DF6"/>
    <w:rsid w:val="0033414E"/>
    <w:rsid w:val="00342BAA"/>
    <w:rsid w:val="00344538"/>
    <w:rsid w:val="00344C31"/>
    <w:rsid w:val="003476A3"/>
    <w:rsid w:val="003555B6"/>
    <w:rsid w:val="003570E7"/>
    <w:rsid w:val="00357FF1"/>
    <w:rsid w:val="0036107B"/>
    <w:rsid w:val="003617B6"/>
    <w:rsid w:val="003625E0"/>
    <w:rsid w:val="00366B69"/>
    <w:rsid w:val="003722A2"/>
    <w:rsid w:val="003727F7"/>
    <w:rsid w:val="00374225"/>
    <w:rsid w:val="00381EEC"/>
    <w:rsid w:val="0038335E"/>
    <w:rsid w:val="0038379A"/>
    <w:rsid w:val="00383A0F"/>
    <w:rsid w:val="00383BE4"/>
    <w:rsid w:val="00383DDF"/>
    <w:rsid w:val="00383EE0"/>
    <w:rsid w:val="003849AA"/>
    <w:rsid w:val="00384D16"/>
    <w:rsid w:val="003852E7"/>
    <w:rsid w:val="003863B8"/>
    <w:rsid w:val="00386ADA"/>
    <w:rsid w:val="00387B72"/>
    <w:rsid w:val="003907B5"/>
    <w:rsid w:val="00390D57"/>
    <w:rsid w:val="00391AA7"/>
    <w:rsid w:val="00391E66"/>
    <w:rsid w:val="0039236E"/>
    <w:rsid w:val="00392E08"/>
    <w:rsid w:val="00395AF2"/>
    <w:rsid w:val="00397819"/>
    <w:rsid w:val="003A05CE"/>
    <w:rsid w:val="003A6D0B"/>
    <w:rsid w:val="003B0057"/>
    <w:rsid w:val="003B176C"/>
    <w:rsid w:val="003B1B4A"/>
    <w:rsid w:val="003B5E0E"/>
    <w:rsid w:val="003B7D62"/>
    <w:rsid w:val="003C0C0A"/>
    <w:rsid w:val="003C0E7B"/>
    <w:rsid w:val="003C2B93"/>
    <w:rsid w:val="003C3524"/>
    <w:rsid w:val="003C4979"/>
    <w:rsid w:val="003C7602"/>
    <w:rsid w:val="003C7CBC"/>
    <w:rsid w:val="003D0822"/>
    <w:rsid w:val="003D2028"/>
    <w:rsid w:val="003D440E"/>
    <w:rsid w:val="003D4818"/>
    <w:rsid w:val="003D6529"/>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06CC5"/>
    <w:rsid w:val="00411AAC"/>
    <w:rsid w:val="00414519"/>
    <w:rsid w:val="00415312"/>
    <w:rsid w:val="004202EB"/>
    <w:rsid w:val="004213D5"/>
    <w:rsid w:val="00421D09"/>
    <w:rsid w:val="00424063"/>
    <w:rsid w:val="004267FF"/>
    <w:rsid w:val="0043048B"/>
    <w:rsid w:val="00430843"/>
    <w:rsid w:val="00431793"/>
    <w:rsid w:val="00433223"/>
    <w:rsid w:val="004342D4"/>
    <w:rsid w:val="004345E7"/>
    <w:rsid w:val="0043530E"/>
    <w:rsid w:val="004353F4"/>
    <w:rsid w:val="004358E6"/>
    <w:rsid w:val="0044001B"/>
    <w:rsid w:val="004407B9"/>
    <w:rsid w:val="0044195A"/>
    <w:rsid w:val="00442141"/>
    <w:rsid w:val="00443841"/>
    <w:rsid w:val="00444767"/>
    <w:rsid w:val="00453A0B"/>
    <w:rsid w:val="00454926"/>
    <w:rsid w:val="00455870"/>
    <w:rsid w:val="00456CEF"/>
    <w:rsid w:val="00456F3A"/>
    <w:rsid w:val="0046028B"/>
    <w:rsid w:val="0046137A"/>
    <w:rsid w:val="004619A2"/>
    <w:rsid w:val="0046585A"/>
    <w:rsid w:val="00465BAF"/>
    <w:rsid w:val="00471875"/>
    <w:rsid w:val="004726DA"/>
    <w:rsid w:val="00476144"/>
    <w:rsid w:val="00482D5D"/>
    <w:rsid w:val="00483E13"/>
    <w:rsid w:val="00485B29"/>
    <w:rsid w:val="00486506"/>
    <w:rsid w:val="00490711"/>
    <w:rsid w:val="00496443"/>
    <w:rsid w:val="004A29E6"/>
    <w:rsid w:val="004A354B"/>
    <w:rsid w:val="004A3DAB"/>
    <w:rsid w:val="004A45E3"/>
    <w:rsid w:val="004A5372"/>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662"/>
    <w:rsid w:val="004D1C8C"/>
    <w:rsid w:val="004D3699"/>
    <w:rsid w:val="004D5AC5"/>
    <w:rsid w:val="004D7643"/>
    <w:rsid w:val="004E04CA"/>
    <w:rsid w:val="004E2121"/>
    <w:rsid w:val="004E2FC8"/>
    <w:rsid w:val="004E7498"/>
    <w:rsid w:val="004F0012"/>
    <w:rsid w:val="004F01F9"/>
    <w:rsid w:val="004F219B"/>
    <w:rsid w:val="004F28D8"/>
    <w:rsid w:val="004F2C33"/>
    <w:rsid w:val="004F513A"/>
    <w:rsid w:val="004F51B8"/>
    <w:rsid w:val="004F7646"/>
    <w:rsid w:val="00500889"/>
    <w:rsid w:val="00500AB3"/>
    <w:rsid w:val="005039A6"/>
    <w:rsid w:val="005063B5"/>
    <w:rsid w:val="00506AC1"/>
    <w:rsid w:val="00510BD9"/>
    <w:rsid w:val="00510D34"/>
    <w:rsid w:val="00513DD9"/>
    <w:rsid w:val="005140B1"/>
    <w:rsid w:val="00514B9A"/>
    <w:rsid w:val="005176AB"/>
    <w:rsid w:val="00517B42"/>
    <w:rsid w:val="005216FA"/>
    <w:rsid w:val="00522140"/>
    <w:rsid w:val="005230E2"/>
    <w:rsid w:val="00523B37"/>
    <w:rsid w:val="005244AF"/>
    <w:rsid w:val="00526AB2"/>
    <w:rsid w:val="00527223"/>
    <w:rsid w:val="00527C59"/>
    <w:rsid w:val="00532E93"/>
    <w:rsid w:val="00533745"/>
    <w:rsid w:val="00534F1D"/>
    <w:rsid w:val="0054172D"/>
    <w:rsid w:val="00541770"/>
    <w:rsid w:val="0054313A"/>
    <w:rsid w:val="00544695"/>
    <w:rsid w:val="00544C6C"/>
    <w:rsid w:val="00546878"/>
    <w:rsid w:val="00550E65"/>
    <w:rsid w:val="00550ED6"/>
    <w:rsid w:val="0055330E"/>
    <w:rsid w:val="0055507C"/>
    <w:rsid w:val="00555221"/>
    <w:rsid w:val="00555DAA"/>
    <w:rsid w:val="00556437"/>
    <w:rsid w:val="00556E61"/>
    <w:rsid w:val="0056321E"/>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13F3"/>
    <w:rsid w:val="00592E0A"/>
    <w:rsid w:val="00593C97"/>
    <w:rsid w:val="00595163"/>
    <w:rsid w:val="005A00E1"/>
    <w:rsid w:val="005A1BF2"/>
    <w:rsid w:val="005A263F"/>
    <w:rsid w:val="005A2A7C"/>
    <w:rsid w:val="005A2FA5"/>
    <w:rsid w:val="005A7426"/>
    <w:rsid w:val="005A742D"/>
    <w:rsid w:val="005B0138"/>
    <w:rsid w:val="005B02B5"/>
    <w:rsid w:val="005B152B"/>
    <w:rsid w:val="005B2D24"/>
    <w:rsid w:val="005B3904"/>
    <w:rsid w:val="005B3BE5"/>
    <w:rsid w:val="005B3F77"/>
    <w:rsid w:val="005B5129"/>
    <w:rsid w:val="005B692B"/>
    <w:rsid w:val="005C089F"/>
    <w:rsid w:val="005C2163"/>
    <w:rsid w:val="005C307B"/>
    <w:rsid w:val="005C4A8C"/>
    <w:rsid w:val="005C4F21"/>
    <w:rsid w:val="005C5A6E"/>
    <w:rsid w:val="005C67A5"/>
    <w:rsid w:val="005C7B74"/>
    <w:rsid w:val="005D1FC4"/>
    <w:rsid w:val="005D2228"/>
    <w:rsid w:val="005E1B5A"/>
    <w:rsid w:val="005E1CC4"/>
    <w:rsid w:val="005E25AA"/>
    <w:rsid w:val="005E37C8"/>
    <w:rsid w:val="005E3F0B"/>
    <w:rsid w:val="005E4FF2"/>
    <w:rsid w:val="005E6D36"/>
    <w:rsid w:val="005F197B"/>
    <w:rsid w:val="005F40D5"/>
    <w:rsid w:val="005F7C8A"/>
    <w:rsid w:val="00602465"/>
    <w:rsid w:val="00604399"/>
    <w:rsid w:val="006062B4"/>
    <w:rsid w:val="00607227"/>
    <w:rsid w:val="00607324"/>
    <w:rsid w:val="00607A54"/>
    <w:rsid w:val="00610D27"/>
    <w:rsid w:val="00613C57"/>
    <w:rsid w:val="00616E9D"/>
    <w:rsid w:val="00617051"/>
    <w:rsid w:val="006219AB"/>
    <w:rsid w:val="00622878"/>
    <w:rsid w:val="00622A71"/>
    <w:rsid w:val="00622CAF"/>
    <w:rsid w:val="00624E1F"/>
    <w:rsid w:val="00625C64"/>
    <w:rsid w:val="00625F5D"/>
    <w:rsid w:val="00631AC8"/>
    <w:rsid w:val="00633614"/>
    <w:rsid w:val="0063783C"/>
    <w:rsid w:val="00640E64"/>
    <w:rsid w:val="006417A3"/>
    <w:rsid w:val="00642397"/>
    <w:rsid w:val="00642459"/>
    <w:rsid w:val="006455B9"/>
    <w:rsid w:val="0064571E"/>
    <w:rsid w:val="00651521"/>
    <w:rsid w:val="00651688"/>
    <w:rsid w:val="00651B05"/>
    <w:rsid w:val="00651BD2"/>
    <w:rsid w:val="00651C22"/>
    <w:rsid w:val="00652BF5"/>
    <w:rsid w:val="00653A25"/>
    <w:rsid w:val="00656313"/>
    <w:rsid w:val="006569C8"/>
    <w:rsid w:val="00657AA4"/>
    <w:rsid w:val="00660775"/>
    <w:rsid w:val="00661DB5"/>
    <w:rsid w:val="006647C1"/>
    <w:rsid w:val="00665596"/>
    <w:rsid w:val="00665B82"/>
    <w:rsid w:val="00665D7A"/>
    <w:rsid w:val="00665EEC"/>
    <w:rsid w:val="00666E5B"/>
    <w:rsid w:val="00667010"/>
    <w:rsid w:val="00671515"/>
    <w:rsid w:val="00671D43"/>
    <w:rsid w:val="006741ED"/>
    <w:rsid w:val="006750F6"/>
    <w:rsid w:val="0067678E"/>
    <w:rsid w:val="00677A14"/>
    <w:rsid w:val="00680088"/>
    <w:rsid w:val="0068035F"/>
    <w:rsid w:val="0068091A"/>
    <w:rsid w:val="00681588"/>
    <w:rsid w:val="00684B45"/>
    <w:rsid w:val="00686D78"/>
    <w:rsid w:val="00687244"/>
    <w:rsid w:val="00687556"/>
    <w:rsid w:val="00687813"/>
    <w:rsid w:val="00694DA1"/>
    <w:rsid w:val="00694DE9"/>
    <w:rsid w:val="006A069B"/>
    <w:rsid w:val="006A2815"/>
    <w:rsid w:val="006A56EF"/>
    <w:rsid w:val="006A757A"/>
    <w:rsid w:val="006B0F1A"/>
    <w:rsid w:val="006B166E"/>
    <w:rsid w:val="006B3353"/>
    <w:rsid w:val="006B342F"/>
    <w:rsid w:val="006B35F4"/>
    <w:rsid w:val="006B37D3"/>
    <w:rsid w:val="006B384B"/>
    <w:rsid w:val="006B4767"/>
    <w:rsid w:val="006B4832"/>
    <w:rsid w:val="006B56AA"/>
    <w:rsid w:val="006B6D69"/>
    <w:rsid w:val="006C021E"/>
    <w:rsid w:val="006C23EF"/>
    <w:rsid w:val="006C35F3"/>
    <w:rsid w:val="006C54ED"/>
    <w:rsid w:val="006C6D8D"/>
    <w:rsid w:val="006C748C"/>
    <w:rsid w:val="006C7709"/>
    <w:rsid w:val="006D034A"/>
    <w:rsid w:val="006D16E5"/>
    <w:rsid w:val="006D4173"/>
    <w:rsid w:val="006D5ED2"/>
    <w:rsid w:val="006D722F"/>
    <w:rsid w:val="006D7995"/>
    <w:rsid w:val="006D7BC4"/>
    <w:rsid w:val="006E088F"/>
    <w:rsid w:val="006E1181"/>
    <w:rsid w:val="006E1BAD"/>
    <w:rsid w:val="006E1FFD"/>
    <w:rsid w:val="006E20BC"/>
    <w:rsid w:val="006E317D"/>
    <w:rsid w:val="006E4FB4"/>
    <w:rsid w:val="006E6651"/>
    <w:rsid w:val="006E6F3F"/>
    <w:rsid w:val="006E72D4"/>
    <w:rsid w:val="006E78E7"/>
    <w:rsid w:val="006F212F"/>
    <w:rsid w:val="006F5285"/>
    <w:rsid w:val="006F6999"/>
    <w:rsid w:val="006F6F99"/>
    <w:rsid w:val="006F70F6"/>
    <w:rsid w:val="006F7243"/>
    <w:rsid w:val="006F7B59"/>
    <w:rsid w:val="00700AED"/>
    <w:rsid w:val="00703FAC"/>
    <w:rsid w:val="00704896"/>
    <w:rsid w:val="00705224"/>
    <w:rsid w:val="00705E90"/>
    <w:rsid w:val="007060AA"/>
    <w:rsid w:val="00706C9B"/>
    <w:rsid w:val="00707C2E"/>
    <w:rsid w:val="0071027A"/>
    <w:rsid w:val="00710F82"/>
    <w:rsid w:val="0071359A"/>
    <w:rsid w:val="007143AF"/>
    <w:rsid w:val="007159C4"/>
    <w:rsid w:val="00717A03"/>
    <w:rsid w:val="00717A6F"/>
    <w:rsid w:val="00717B07"/>
    <w:rsid w:val="00720D20"/>
    <w:rsid w:val="00722A74"/>
    <w:rsid w:val="007241BC"/>
    <w:rsid w:val="007248AB"/>
    <w:rsid w:val="00732929"/>
    <w:rsid w:val="00736EAF"/>
    <w:rsid w:val="00741CAF"/>
    <w:rsid w:val="0074269C"/>
    <w:rsid w:val="007429D0"/>
    <w:rsid w:val="00744015"/>
    <w:rsid w:val="00746D18"/>
    <w:rsid w:val="00747F4C"/>
    <w:rsid w:val="00750282"/>
    <w:rsid w:val="00750F6B"/>
    <w:rsid w:val="00752FD1"/>
    <w:rsid w:val="00753A63"/>
    <w:rsid w:val="007541D2"/>
    <w:rsid w:val="007554DC"/>
    <w:rsid w:val="007565FE"/>
    <w:rsid w:val="007606E7"/>
    <w:rsid w:val="00761852"/>
    <w:rsid w:val="007655B0"/>
    <w:rsid w:val="00772190"/>
    <w:rsid w:val="00772BC1"/>
    <w:rsid w:val="00774E1E"/>
    <w:rsid w:val="007759EC"/>
    <w:rsid w:val="007760CF"/>
    <w:rsid w:val="00777134"/>
    <w:rsid w:val="00777221"/>
    <w:rsid w:val="00777395"/>
    <w:rsid w:val="007779E0"/>
    <w:rsid w:val="00780123"/>
    <w:rsid w:val="007801D4"/>
    <w:rsid w:val="00780C6E"/>
    <w:rsid w:val="00780F4A"/>
    <w:rsid w:val="0078131D"/>
    <w:rsid w:val="00786CF3"/>
    <w:rsid w:val="00787105"/>
    <w:rsid w:val="00787178"/>
    <w:rsid w:val="00787181"/>
    <w:rsid w:val="00790750"/>
    <w:rsid w:val="00791259"/>
    <w:rsid w:val="00792410"/>
    <w:rsid w:val="00792EFD"/>
    <w:rsid w:val="007948DB"/>
    <w:rsid w:val="007A0DC0"/>
    <w:rsid w:val="007A2CE1"/>
    <w:rsid w:val="007A5E40"/>
    <w:rsid w:val="007A6E8D"/>
    <w:rsid w:val="007B1853"/>
    <w:rsid w:val="007B2BBF"/>
    <w:rsid w:val="007B2BC1"/>
    <w:rsid w:val="007B3405"/>
    <w:rsid w:val="007B400F"/>
    <w:rsid w:val="007B6294"/>
    <w:rsid w:val="007B742B"/>
    <w:rsid w:val="007C1531"/>
    <w:rsid w:val="007C224A"/>
    <w:rsid w:val="007C2B6F"/>
    <w:rsid w:val="007C311B"/>
    <w:rsid w:val="007C5D49"/>
    <w:rsid w:val="007D025A"/>
    <w:rsid w:val="007D36C9"/>
    <w:rsid w:val="007D4D14"/>
    <w:rsid w:val="007D5033"/>
    <w:rsid w:val="007D7478"/>
    <w:rsid w:val="007D7C59"/>
    <w:rsid w:val="007E55F8"/>
    <w:rsid w:val="007E5796"/>
    <w:rsid w:val="007E6434"/>
    <w:rsid w:val="007F5ABA"/>
    <w:rsid w:val="007F66E5"/>
    <w:rsid w:val="007F6EE6"/>
    <w:rsid w:val="007F7716"/>
    <w:rsid w:val="00800E29"/>
    <w:rsid w:val="00802991"/>
    <w:rsid w:val="008035AB"/>
    <w:rsid w:val="008041CD"/>
    <w:rsid w:val="008125F7"/>
    <w:rsid w:val="00812865"/>
    <w:rsid w:val="0081392F"/>
    <w:rsid w:val="00813F68"/>
    <w:rsid w:val="00814401"/>
    <w:rsid w:val="00815A14"/>
    <w:rsid w:val="00817682"/>
    <w:rsid w:val="00817E39"/>
    <w:rsid w:val="00820D14"/>
    <w:rsid w:val="00820E0B"/>
    <w:rsid w:val="00821F2B"/>
    <w:rsid w:val="00823C4B"/>
    <w:rsid w:val="0082450C"/>
    <w:rsid w:val="00826E2F"/>
    <w:rsid w:val="00830F6B"/>
    <w:rsid w:val="00831775"/>
    <w:rsid w:val="008319A1"/>
    <w:rsid w:val="00832301"/>
    <w:rsid w:val="0083517F"/>
    <w:rsid w:val="00837A92"/>
    <w:rsid w:val="008430BC"/>
    <w:rsid w:val="008439A7"/>
    <w:rsid w:val="00845019"/>
    <w:rsid w:val="00846585"/>
    <w:rsid w:val="008471EA"/>
    <w:rsid w:val="00850AF0"/>
    <w:rsid w:val="00854318"/>
    <w:rsid w:val="00855A35"/>
    <w:rsid w:val="0085692E"/>
    <w:rsid w:val="00856E35"/>
    <w:rsid w:val="008576D6"/>
    <w:rsid w:val="00857E19"/>
    <w:rsid w:val="00862270"/>
    <w:rsid w:val="00862BC4"/>
    <w:rsid w:val="00862CAC"/>
    <w:rsid w:val="0086470F"/>
    <w:rsid w:val="00866E16"/>
    <w:rsid w:val="00870D2F"/>
    <w:rsid w:val="008724A7"/>
    <w:rsid w:val="008729E1"/>
    <w:rsid w:val="008741AC"/>
    <w:rsid w:val="00874CD0"/>
    <w:rsid w:val="00875CEC"/>
    <w:rsid w:val="0088168A"/>
    <w:rsid w:val="00882D8E"/>
    <w:rsid w:val="00883279"/>
    <w:rsid w:val="00884A02"/>
    <w:rsid w:val="008869E6"/>
    <w:rsid w:val="00886CF6"/>
    <w:rsid w:val="00887F10"/>
    <w:rsid w:val="00890D9E"/>
    <w:rsid w:val="00890EDD"/>
    <w:rsid w:val="00894F62"/>
    <w:rsid w:val="00895478"/>
    <w:rsid w:val="00897247"/>
    <w:rsid w:val="008972AF"/>
    <w:rsid w:val="0089788A"/>
    <w:rsid w:val="00897B30"/>
    <w:rsid w:val="008A5ECA"/>
    <w:rsid w:val="008A68E2"/>
    <w:rsid w:val="008A7F21"/>
    <w:rsid w:val="008B0AE4"/>
    <w:rsid w:val="008B4D93"/>
    <w:rsid w:val="008B4F83"/>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40C9"/>
    <w:rsid w:val="008D5329"/>
    <w:rsid w:val="008D5828"/>
    <w:rsid w:val="008D5F29"/>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489D"/>
    <w:rsid w:val="00916451"/>
    <w:rsid w:val="00917AE2"/>
    <w:rsid w:val="00920A46"/>
    <w:rsid w:val="00924EB6"/>
    <w:rsid w:val="00931B01"/>
    <w:rsid w:val="00932BCE"/>
    <w:rsid w:val="009340BB"/>
    <w:rsid w:val="0093537A"/>
    <w:rsid w:val="00940A49"/>
    <w:rsid w:val="009457CC"/>
    <w:rsid w:val="00946B3E"/>
    <w:rsid w:val="00950447"/>
    <w:rsid w:val="00952B51"/>
    <w:rsid w:val="00953CA4"/>
    <w:rsid w:val="009548D0"/>
    <w:rsid w:val="00954C35"/>
    <w:rsid w:val="00954EDE"/>
    <w:rsid w:val="009574F4"/>
    <w:rsid w:val="009621EE"/>
    <w:rsid w:val="00963389"/>
    <w:rsid w:val="00963F7C"/>
    <w:rsid w:val="00965091"/>
    <w:rsid w:val="00965166"/>
    <w:rsid w:val="00965E7E"/>
    <w:rsid w:val="00967759"/>
    <w:rsid w:val="00970A84"/>
    <w:rsid w:val="009725DA"/>
    <w:rsid w:val="0097364A"/>
    <w:rsid w:val="00973A89"/>
    <w:rsid w:val="0097466E"/>
    <w:rsid w:val="00974805"/>
    <w:rsid w:val="00977C48"/>
    <w:rsid w:val="00980AAD"/>
    <w:rsid w:val="00987C97"/>
    <w:rsid w:val="00991EDB"/>
    <w:rsid w:val="009921B8"/>
    <w:rsid w:val="00992ADD"/>
    <w:rsid w:val="00995854"/>
    <w:rsid w:val="00996A24"/>
    <w:rsid w:val="00997411"/>
    <w:rsid w:val="009A36C2"/>
    <w:rsid w:val="009A3B40"/>
    <w:rsid w:val="009A3E5B"/>
    <w:rsid w:val="009A600F"/>
    <w:rsid w:val="009B4913"/>
    <w:rsid w:val="009B5073"/>
    <w:rsid w:val="009B5D04"/>
    <w:rsid w:val="009B6890"/>
    <w:rsid w:val="009B6FD6"/>
    <w:rsid w:val="009B7462"/>
    <w:rsid w:val="009B7BF8"/>
    <w:rsid w:val="009C1427"/>
    <w:rsid w:val="009C1BA8"/>
    <w:rsid w:val="009C26F0"/>
    <w:rsid w:val="009C46B6"/>
    <w:rsid w:val="009C5F13"/>
    <w:rsid w:val="009C6FC4"/>
    <w:rsid w:val="009C7E5C"/>
    <w:rsid w:val="009D0D50"/>
    <w:rsid w:val="009D1918"/>
    <w:rsid w:val="009D3603"/>
    <w:rsid w:val="009D3C79"/>
    <w:rsid w:val="009D41F1"/>
    <w:rsid w:val="009D4A94"/>
    <w:rsid w:val="009D70BE"/>
    <w:rsid w:val="009D7176"/>
    <w:rsid w:val="009D7390"/>
    <w:rsid w:val="009D78C7"/>
    <w:rsid w:val="009E3668"/>
    <w:rsid w:val="009E52D5"/>
    <w:rsid w:val="009E53E1"/>
    <w:rsid w:val="009E5B8B"/>
    <w:rsid w:val="009E60E6"/>
    <w:rsid w:val="009E6B70"/>
    <w:rsid w:val="009E7BB8"/>
    <w:rsid w:val="009E7D6E"/>
    <w:rsid w:val="009F0B43"/>
    <w:rsid w:val="009F1B32"/>
    <w:rsid w:val="009F1B37"/>
    <w:rsid w:val="009F3FC4"/>
    <w:rsid w:val="009F4917"/>
    <w:rsid w:val="009F5A31"/>
    <w:rsid w:val="00A017D3"/>
    <w:rsid w:val="00A01B76"/>
    <w:rsid w:val="00A039CE"/>
    <w:rsid w:val="00A03DAB"/>
    <w:rsid w:val="00A04418"/>
    <w:rsid w:val="00A07307"/>
    <w:rsid w:val="00A07B45"/>
    <w:rsid w:val="00A1096C"/>
    <w:rsid w:val="00A1180A"/>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B2A"/>
    <w:rsid w:val="00A27E94"/>
    <w:rsid w:val="00A3099C"/>
    <w:rsid w:val="00A31F1F"/>
    <w:rsid w:val="00A324D0"/>
    <w:rsid w:val="00A32C97"/>
    <w:rsid w:val="00A33A11"/>
    <w:rsid w:val="00A33BE7"/>
    <w:rsid w:val="00A33D33"/>
    <w:rsid w:val="00A34426"/>
    <w:rsid w:val="00A3444C"/>
    <w:rsid w:val="00A34859"/>
    <w:rsid w:val="00A35124"/>
    <w:rsid w:val="00A36EB6"/>
    <w:rsid w:val="00A44CA4"/>
    <w:rsid w:val="00A46096"/>
    <w:rsid w:val="00A46449"/>
    <w:rsid w:val="00A4707C"/>
    <w:rsid w:val="00A50546"/>
    <w:rsid w:val="00A52107"/>
    <w:rsid w:val="00A53F97"/>
    <w:rsid w:val="00A54ED9"/>
    <w:rsid w:val="00A5767A"/>
    <w:rsid w:val="00A61032"/>
    <w:rsid w:val="00A62245"/>
    <w:rsid w:val="00A62DB0"/>
    <w:rsid w:val="00A64281"/>
    <w:rsid w:val="00A65296"/>
    <w:rsid w:val="00A65921"/>
    <w:rsid w:val="00A65F0A"/>
    <w:rsid w:val="00A672B6"/>
    <w:rsid w:val="00A720AF"/>
    <w:rsid w:val="00A72296"/>
    <w:rsid w:val="00A7367F"/>
    <w:rsid w:val="00A7607E"/>
    <w:rsid w:val="00A76357"/>
    <w:rsid w:val="00A7783A"/>
    <w:rsid w:val="00A8413E"/>
    <w:rsid w:val="00A875FE"/>
    <w:rsid w:val="00A87A50"/>
    <w:rsid w:val="00A9151F"/>
    <w:rsid w:val="00A932D6"/>
    <w:rsid w:val="00A95F24"/>
    <w:rsid w:val="00A96149"/>
    <w:rsid w:val="00A965D1"/>
    <w:rsid w:val="00A97D39"/>
    <w:rsid w:val="00A97E74"/>
    <w:rsid w:val="00AA4236"/>
    <w:rsid w:val="00AA77F8"/>
    <w:rsid w:val="00AA789C"/>
    <w:rsid w:val="00AA7BB7"/>
    <w:rsid w:val="00AB36DF"/>
    <w:rsid w:val="00AB5E0C"/>
    <w:rsid w:val="00AC1C86"/>
    <w:rsid w:val="00AC21C2"/>
    <w:rsid w:val="00AC29F5"/>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4A05"/>
    <w:rsid w:val="00B053A6"/>
    <w:rsid w:val="00B05A28"/>
    <w:rsid w:val="00B07468"/>
    <w:rsid w:val="00B1125C"/>
    <w:rsid w:val="00B1150C"/>
    <w:rsid w:val="00B1198D"/>
    <w:rsid w:val="00B12E15"/>
    <w:rsid w:val="00B12F84"/>
    <w:rsid w:val="00B13631"/>
    <w:rsid w:val="00B14608"/>
    <w:rsid w:val="00B14FC1"/>
    <w:rsid w:val="00B14FC9"/>
    <w:rsid w:val="00B15B8E"/>
    <w:rsid w:val="00B15E9D"/>
    <w:rsid w:val="00B21DB7"/>
    <w:rsid w:val="00B222F5"/>
    <w:rsid w:val="00B25F4C"/>
    <w:rsid w:val="00B2681D"/>
    <w:rsid w:val="00B26B2F"/>
    <w:rsid w:val="00B272CE"/>
    <w:rsid w:val="00B35EBA"/>
    <w:rsid w:val="00B37117"/>
    <w:rsid w:val="00B37E12"/>
    <w:rsid w:val="00B42102"/>
    <w:rsid w:val="00B44CBE"/>
    <w:rsid w:val="00B45510"/>
    <w:rsid w:val="00B45516"/>
    <w:rsid w:val="00B47855"/>
    <w:rsid w:val="00B51CA1"/>
    <w:rsid w:val="00B51EE4"/>
    <w:rsid w:val="00B53810"/>
    <w:rsid w:val="00B56C89"/>
    <w:rsid w:val="00B6139A"/>
    <w:rsid w:val="00B6182A"/>
    <w:rsid w:val="00B62A8D"/>
    <w:rsid w:val="00B65101"/>
    <w:rsid w:val="00B663F5"/>
    <w:rsid w:val="00B66907"/>
    <w:rsid w:val="00B671C1"/>
    <w:rsid w:val="00B67D86"/>
    <w:rsid w:val="00B71031"/>
    <w:rsid w:val="00B71253"/>
    <w:rsid w:val="00B7205F"/>
    <w:rsid w:val="00B73D51"/>
    <w:rsid w:val="00B74A89"/>
    <w:rsid w:val="00B75D24"/>
    <w:rsid w:val="00B7641A"/>
    <w:rsid w:val="00B84B69"/>
    <w:rsid w:val="00B850DD"/>
    <w:rsid w:val="00B85516"/>
    <w:rsid w:val="00B90C63"/>
    <w:rsid w:val="00B90F3E"/>
    <w:rsid w:val="00B93A7D"/>
    <w:rsid w:val="00B97745"/>
    <w:rsid w:val="00BA0FFF"/>
    <w:rsid w:val="00BA1668"/>
    <w:rsid w:val="00BA3D4D"/>
    <w:rsid w:val="00BA55AD"/>
    <w:rsid w:val="00BA65BF"/>
    <w:rsid w:val="00BA7409"/>
    <w:rsid w:val="00BA7626"/>
    <w:rsid w:val="00BB0408"/>
    <w:rsid w:val="00BB0DEC"/>
    <w:rsid w:val="00BB1116"/>
    <w:rsid w:val="00BB1E79"/>
    <w:rsid w:val="00BB347A"/>
    <w:rsid w:val="00BB3CBF"/>
    <w:rsid w:val="00BB4BA3"/>
    <w:rsid w:val="00BB4D85"/>
    <w:rsid w:val="00BB55DA"/>
    <w:rsid w:val="00BB5F19"/>
    <w:rsid w:val="00BB784F"/>
    <w:rsid w:val="00BC419A"/>
    <w:rsid w:val="00BC41D5"/>
    <w:rsid w:val="00BC7408"/>
    <w:rsid w:val="00BD2BD6"/>
    <w:rsid w:val="00BD5B8C"/>
    <w:rsid w:val="00BD610E"/>
    <w:rsid w:val="00BD7881"/>
    <w:rsid w:val="00BE5BBF"/>
    <w:rsid w:val="00BE7F6E"/>
    <w:rsid w:val="00BF10DB"/>
    <w:rsid w:val="00BF46CA"/>
    <w:rsid w:val="00BF4CCA"/>
    <w:rsid w:val="00BF5AC1"/>
    <w:rsid w:val="00BF7DCD"/>
    <w:rsid w:val="00C041C8"/>
    <w:rsid w:val="00C05C19"/>
    <w:rsid w:val="00C076B3"/>
    <w:rsid w:val="00C108BE"/>
    <w:rsid w:val="00C11A6D"/>
    <w:rsid w:val="00C1486B"/>
    <w:rsid w:val="00C14957"/>
    <w:rsid w:val="00C211ED"/>
    <w:rsid w:val="00C22A79"/>
    <w:rsid w:val="00C240DF"/>
    <w:rsid w:val="00C27171"/>
    <w:rsid w:val="00C303DF"/>
    <w:rsid w:val="00C30810"/>
    <w:rsid w:val="00C3378E"/>
    <w:rsid w:val="00C348BF"/>
    <w:rsid w:val="00C35C4F"/>
    <w:rsid w:val="00C36893"/>
    <w:rsid w:val="00C42C7F"/>
    <w:rsid w:val="00C45F6A"/>
    <w:rsid w:val="00C501DE"/>
    <w:rsid w:val="00C504F6"/>
    <w:rsid w:val="00C50A41"/>
    <w:rsid w:val="00C511B0"/>
    <w:rsid w:val="00C51622"/>
    <w:rsid w:val="00C52645"/>
    <w:rsid w:val="00C5325A"/>
    <w:rsid w:val="00C54433"/>
    <w:rsid w:val="00C552C1"/>
    <w:rsid w:val="00C56A91"/>
    <w:rsid w:val="00C570B4"/>
    <w:rsid w:val="00C60017"/>
    <w:rsid w:val="00C6418D"/>
    <w:rsid w:val="00C66FFB"/>
    <w:rsid w:val="00C6761B"/>
    <w:rsid w:val="00C71C73"/>
    <w:rsid w:val="00C746F0"/>
    <w:rsid w:val="00C77E13"/>
    <w:rsid w:val="00C81625"/>
    <w:rsid w:val="00C827F1"/>
    <w:rsid w:val="00C82DD7"/>
    <w:rsid w:val="00C8411C"/>
    <w:rsid w:val="00C86947"/>
    <w:rsid w:val="00C9059B"/>
    <w:rsid w:val="00C90ED9"/>
    <w:rsid w:val="00C913BE"/>
    <w:rsid w:val="00C919CD"/>
    <w:rsid w:val="00C926D7"/>
    <w:rsid w:val="00C9377E"/>
    <w:rsid w:val="00C946EF"/>
    <w:rsid w:val="00C97581"/>
    <w:rsid w:val="00CA10EF"/>
    <w:rsid w:val="00CA1801"/>
    <w:rsid w:val="00CA2114"/>
    <w:rsid w:val="00CA2B0D"/>
    <w:rsid w:val="00CA3669"/>
    <w:rsid w:val="00CA3C86"/>
    <w:rsid w:val="00CA610A"/>
    <w:rsid w:val="00CA6CE8"/>
    <w:rsid w:val="00CB48CE"/>
    <w:rsid w:val="00CC0752"/>
    <w:rsid w:val="00CC237C"/>
    <w:rsid w:val="00CC2AC1"/>
    <w:rsid w:val="00CC37A0"/>
    <w:rsid w:val="00CC3EE7"/>
    <w:rsid w:val="00CC485F"/>
    <w:rsid w:val="00CC505A"/>
    <w:rsid w:val="00CC5888"/>
    <w:rsid w:val="00CD0A7D"/>
    <w:rsid w:val="00CD14FB"/>
    <w:rsid w:val="00CD2C6B"/>
    <w:rsid w:val="00CD35B6"/>
    <w:rsid w:val="00CD4E2D"/>
    <w:rsid w:val="00CD57F5"/>
    <w:rsid w:val="00CD5891"/>
    <w:rsid w:val="00CD7316"/>
    <w:rsid w:val="00CE0425"/>
    <w:rsid w:val="00CE48BC"/>
    <w:rsid w:val="00CE5640"/>
    <w:rsid w:val="00CE60B0"/>
    <w:rsid w:val="00CE715E"/>
    <w:rsid w:val="00CF0AA9"/>
    <w:rsid w:val="00CF145B"/>
    <w:rsid w:val="00CF6A04"/>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0FD"/>
    <w:rsid w:val="00D318C8"/>
    <w:rsid w:val="00D322D0"/>
    <w:rsid w:val="00D35E7B"/>
    <w:rsid w:val="00D36366"/>
    <w:rsid w:val="00D36623"/>
    <w:rsid w:val="00D36876"/>
    <w:rsid w:val="00D36877"/>
    <w:rsid w:val="00D41C92"/>
    <w:rsid w:val="00D44182"/>
    <w:rsid w:val="00D452F6"/>
    <w:rsid w:val="00D45783"/>
    <w:rsid w:val="00D46096"/>
    <w:rsid w:val="00D51647"/>
    <w:rsid w:val="00D52E27"/>
    <w:rsid w:val="00D558AB"/>
    <w:rsid w:val="00D55C39"/>
    <w:rsid w:val="00D562D1"/>
    <w:rsid w:val="00D60FFF"/>
    <w:rsid w:val="00D621C7"/>
    <w:rsid w:val="00D65780"/>
    <w:rsid w:val="00D668C1"/>
    <w:rsid w:val="00D668F5"/>
    <w:rsid w:val="00D66D58"/>
    <w:rsid w:val="00D7066C"/>
    <w:rsid w:val="00D714F1"/>
    <w:rsid w:val="00D71B79"/>
    <w:rsid w:val="00D71E4F"/>
    <w:rsid w:val="00D72253"/>
    <w:rsid w:val="00D73E34"/>
    <w:rsid w:val="00D749B2"/>
    <w:rsid w:val="00D76B9F"/>
    <w:rsid w:val="00D76FDE"/>
    <w:rsid w:val="00D81383"/>
    <w:rsid w:val="00D8160E"/>
    <w:rsid w:val="00D83679"/>
    <w:rsid w:val="00D8390C"/>
    <w:rsid w:val="00D84CF9"/>
    <w:rsid w:val="00D86C11"/>
    <w:rsid w:val="00D87D30"/>
    <w:rsid w:val="00D90225"/>
    <w:rsid w:val="00D9262F"/>
    <w:rsid w:val="00D930B0"/>
    <w:rsid w:val="00D933FE"/>
    <w:rsid w:val="00D9768B"/>
    <w:rsid w:val="00D97F50"/>
    <w:rsid w:val="00DA1A39"/>
    <w:rsid w:val="00DA67A9"/>
    <w:rsid w:val="00DA6A22"/>
    <w:rsid w:val="00DB4A8B"/>
    <w:rsid w:val="00DB4AC5"/>
    <w:rsid w:val="00DB4BBD"/>
    <w:rsid w:val="00DC18FA"/>
    <w:rsid w:val="00DC1D65"/>
    <w:rsid w:val="00DC264C"/>
    <w:rsid w:val="00DC2E8A"/>
    <w:rsid w:val="00DC3376"/>
    <w:rsid w:val="00DC38CD"/>
    <w:rsid w:val="00DC5154"/>
    <w:rsid w:val="00DC51DF"/>
    <w:rsid w:val="00DC56BA"/>
    <w:rsid w:val="00DC5780"/>
    <w:rsid w:val="00DD1DF4"/>
    <w:rsid w:val="00DD2254"/>
    <w:rsid w:val="00DD2623"/>
    <w:rsid w:val="00DD50D3"/>
    <w:rsid w:val="00DD687F"/>
    <w:rsid w:val="00DE056C"/>
    <w:rsid w:val="00DE0FF2"/>
    <w:rsid w:val="00DE13D7"/>
    <w:rsid w:val="00DE14E5"/>
    <w:rsid w:val="00DE39E4"/>
    <w:rsid w:val="00DE6A7C"/>
    <w:rsid w:val="00DE7E32"/>
    <w:rsid w:val="00DF1F32"/>
    <w:rsid w:val="00DF2699"/>
    <w:rsid w:val="00DF3676"/>
    <w:rsid w:val="00DF3FDD"/>
    <w:rsid w:val="00DF6873"/>
    <w:rsid w:val="00DF69FF"/>
    <w:rsid w:val="00DF7AF1"/>
    <w:rsid w:val="00E00BA4"/>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548C"/>
    <w:rsid w:val="00E37DB8"/>
    <w:rsid w:val="00E40ABA"/>
    <w:rsid w:val="00E40DD4"/>
    <w:rsid w:val="00E44092"/>
    <w:rsid w:val="00E44116"/>
    <w:rsid w:val="00E442E8"/>
    <w:rsid w:val="00E45D8F"/>
    <w:rsid w:val="00E45EAA"/>
    <w:rsid w:val="00E51771"/>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463B"/>
    <w:rsid w:val="00E84DA7"/>
    <w:rsid w:val="00E871C5"/>
    <w:rsid w:val="00E907ED"/>
    <w:rsid w:val="00E909CE"/>
    <w:rsid w:val="00E90E82"/>
    <w:rsid w:val="00E948F9"/>
    <w:rsid w:val="00E960E0"/>
    <w:rsid w:val="00EA1FEF"/>
    <w:rsid w:val="00EA22BF"/>
    <w:rsid w:val="00EA52FF"/>
    <w:rsid w:val="00EA561C"/>
    <w:rsid w:val="00EA5E37"/>
    <w:rsid w:val="00EA5F2E"/>
    <w:rsid w:val="00EB0EBC"/>
    <w:rsid w:val="00EB25BC"/>
    <w:rsid w:val="00EB5614"/>
    <w:rsid w:val="00EB62C1"/>
    <w:rsid w:val="00EC0774"/>
    <w:rsid w:val="00EC126D"/>
    <w:rsid w:val="00EC4888"/>
    <w:rsid w:val="00EC594C"/>
    <w:rsid w:val="00EC6310"/>
    <w:rsid w:val="00ED0211"/>
    <w:rsid w:val="00ED23EC"/>
    <w:rsid w:val="00ED3DFF"/>
    <w:rsid w:val="00ED3F0F"/>
    <w:rsid w:val="00ED4389"/>
    <w:rsid w:val="00ED5F4C"/>
    <w:rsid w:val="00ED6E83"/>
    <w:rsid w:val="00ED7655"/>
    <w:rsid w:val="00EE3051"/>
    <w:rsid w:val="00EE4002"/>
    <w:rsid w:val="00EE45C1"/>
    <w:rsid w:val="00EE4D71"/>
    <w:rsid w:val="00EF0041"/>
    <w:rsid w:val="00EF087F"/>
    <w:rsid w:val="00EF2215"/>
    <w:rsid w:val="00EF286C"/>
    <w:rsid w:val="00EF29FA"/>
    <w:rsid w:val="00EF3631"/>
    <w:rsid w:val="00EF3684"/>
    <w:rsid w:val="00EF36C1"/>
    <w:rsid w:val="00EF3B0A"/>
    <w:rsid w:val="00EF3E54"/>
    <w:rsid w:val="00EF5309"/>
    <w:rsid w:val="00EF611B"/>
    <w:rsid w:val="00EF61DA"/>
    <w:rsid w:val="00EF6ED1"/>
    <w:rsid w:val="00EF785F"/>
    <w:rsid w:val="00F043FE"/>
    <w:rsid w:val="00F05D54"/>
    <w:rsid w:val="00F061EC"/>
    <w:rsid w:val="00F0659B"/>
    <w:rsid w:val="00F066C9"/>
    <w:rsid w:val="00F11515"/>
    <w:rsid w:val="00F1281D"/>
    <w:rsid w:val="00F174B7"/>
    <w:rsid w:val="00F17821"/>
    <w:rsid w:val="00F200CA"/>
    <w:rsid w:val="00F20B10"/>
    <w:rsid w:val="00F20CD1"/>
    <w:rsid w:val="00F240C8"/>
    <w:rsid w:val="00F26143"/>
    <w:rsid w:val="00F30218"/>
    <w:rsid w:val="00F3084B"/>
    <w:rsid w:val="00F31292"/>
    <w:rsid w:val="00F31299"/>
    <w:rsid w:val="00F32833"/>
    <w:rsid w:val="00F32AC5"/>
    <w:rsid w:val="00F34A0D"/>
    <w:rsid w:val="00F40956"/>
    <w:rsid w:val="00F4151C"/>
    <w:rsid w:val="00F41A70"/>
    <w:rsid w:val="00F44CC4"/>
    <w:rsid w:val="00F455DF"/>
    <w:rsid w:val="00F5100D"/>
    <w:rsid w:val="00F520AF"/>
    <w:rsid w:val="00F52203"/>
    <w:rsid w:val="00F53EA2"/>
    <w:rsid w:val="00F551A5"/>
    <w:rsid w:val="00F55FA5"/>
    <w:rsid w:val="00F5636C"/>
    <w:rsid w:val="00F6084A"/>
    <w:rsid w:val="00F613B8"/>
    <w:rsid w:val="00F6245D"/>
    <w:rsid w:val="00F64BBB"/>
    <w:rsid w:val="00F65022"/>
    <w:rsid w:val="00F708CB"/>
    <w:rsid w:val="00F741C6"/>
    <w:rsid w:val="00F76751"/>
    <w:rsid w:val="00F76EE3"/>
    <w:rsid w:val="00F8020E"/>
    <w:rsid w:val="00F81E95"/>
    <w:rsid w:val="00F84AA7"/>
    <w:rsid w:val="00F85378"/>
    <w:rsid w:val="00F877D0"/>
    <w:rsid w:val="00F91201"/>
    <w:rsid w:val="00F9506F"/>
    <w:rsid w:val="00F9518B"/>
    <w:rsid w:val="00F95D05"/>
    <w:rsid w:val="00F960B2"/>
    <w:rsid w:val="00F96608"/>
    <w:rsid w:val="00F96662"/>
    <w:rsid w:val="00FA00D4"/>
    <w:rsid w:val="00FA086F"/>
    <w:rsid w:val="00FA148E"/>
    <w:rsid w:val="00FA1F7C"/>
    <w:rsid w:val="00FA35C7"/>
    <w:rsid w:val="00FA4E37"/>
    <w:rsid w:val="00FA68F6"/>
    <w:rsid w:val="00FA7E53"/>
    <w:rsid w:val="00FB0624"/>
    <w:rsid w:val="00FB0AA1"/>
    <w:rsid w:val="00FB0C41"/>
    <w:rsid w:val="00FB1300"/>
    <w:rsid w:val="00FB1E34"/>
    <w:rsid w:val="00FB4C69"/>
    <w:rsid w:val="00FB5B12"/>
    <w:rsid w:val="00FB793F"/>
    <w:rsid w:val="00FC12B9"/>
    <w:rsid w:val="00FC480B"/>
    <w:rsid w:val="00FC48CD"/>
    <w:rsid w:val="00FC4B3B"/>
    <w:rsid w:val="00FC630B"/>
    <w:rsid w:val="00FC63E7"/>
    <w:rsid w:val="00FC6AB1"/>
    <w:rsid w:val="00FC72E3"/>
    <w:rsid w:val="00FD1C46"/>
    <w:rsid w:val="00FD1F69"/>
    <w:rsid w:val="00FD256D"/>
    <w:rsid w:val="00FD3239"/>
    <w:rsid w:val="00FD350C"/>
    <w:rsid w:val="00FD442B"/>
    <w:rsid w:val="00FD4444"/>
    <w:rsid w:val="00FD531C"/>
    <w:rsid w:val="00FD58DB"/>
    <w:rsid w:val="00FD69D1"/>
    <w:rsid w:val="00FD6A50"/>
    <w:rsid w:val="00FD6E46"/>
    <w:rsid w:val="00FD7911"/>
    <w:rsid w:val="00FD7DC2"/>
    <w:rsid w:val="00FE0621"/>
    <w:rsid w:val="00FE23B8"/>
    <w:rsid w:val="00FE4F1C"/>
    <w:rsid w:val="00FE5310"/>
    <w:rsid w:val="00FE6BBA"/>
    <w:rsid w:val="00FF0BC1"/>
    <w:rsid w:val="00FF1D6D"/>
    <w:rsid w:val="00FF25D2"/>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unhideWhenUsed/>
    <w:rsid w:val="00233D3D"/>
    <w:rPr>
      <w:sz w:val="24"/>
      <w:szCs w:val="24"/>
    </w:rPr>
  </w:style>
  <w:style w:type="character" w:customStyle="1" w:styleId="CommentTextChar">
    <w:name w:val="Comment Text Char"/>
    <w:basedOn w:val="DefaultParagraphFont"/>
    <w:link w:val="CommentText"/>
    <w:uiPriority w:val="99"/>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 w:type="paragraph" w:styleId="NormalWeb">
    <w:name w:val="Normal (Web)"/>
    <w:basedOn w:val="Normal"/>
    <w:uiPriority w:val="99"/>
    <w:semiHidden/>
    <w:unhideWhenUsed/>
    <w:rsid w:val="00EB0EBC"/>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52203"/>
    <w:pPr>
      <w:tabs>
        <w:tab w:val="center" w:pos="4680"/>
        <w:tab w:val="right" w:pos="9360"/>
      </w:tabs>
    </w:pPr>
  </w:style>
  <w:style w:type="character" w:customStyle="1" w:styleId="HeaderChar">
    <w:name w:val="Header Char"/>
    <w:basedOn w:val="DefaultParagraphFont"/>
    <w:link w:val="Header"/>
    <w:uiPriority w:val="99"/>
    <w:rsid w:val="00F52203"/>
  </w:style>
  <w:style w:type="paragraph" w:styleId="Footer">
    <w:name w:val="footer"/>
    <w:basedOn w:val="Normal"/>
    <w:link w:val="FooterChar"/>
    <w:uiPriority w:val="99"/>
    <w:unhideWhenUsed/>
    <w:rsid w:val="00F52203"/>
    <w:pPr>
      <w:tabs>
        <w:tab w:val="center" w:pos="4680"/>
        <w:tab w:val="right" w:pos="9360"/>
      </w:tabs>
    </w:pPr>
  </w:style>
  <w:style w:type="character" w:customStyle="1" w:styleId="FooterChar">
    <w:name w:val="Footer Char"/>
    <w:basedOn w:val="DefaultParagraphFont"/>
    <w:link w:val="Footer"/>
    <w:uiPriority w:val="99"/>
    <w:rsid w:val="00F522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39721682">
      <w:bodyDiv w:val="1"/>
      <w:marLeft w:val="0"/>
      <w:marRight w:val="0"/>
      <w:marTop w:val="0"/>
      <w:marBottom w:val="0"/>
      <w:divBdr>
        <w:top w:val="none" w:sz="0" w:space="0" w:color="auto"/>
        <w:left w:val="none" w:sz="0" w:space="0" w:color="auto"/>
        <w:bottom w:val="none" w:sz="0" w:space="0" w:color="auto"/>
        <w:right w:val="none" w:sz="0" w:space="0" w:color="auto"/>
      </w:divBdr>
      <w:divsChild>
        <w:div w:id="623510816">
          <w:marLeft w:val="0"/>
          <w:marRight w:val="0"/>
          <w:marTop w:val="0"/>
          <w:marBottom w:val="0"/>
          <w:divBdr>
            <w:top w:val="none" w:sz="0" w:space="0" w:color="auto"/>
            <w:left w:val="none" w:sz="0" w:space="0" w:color="auto"/>
            <w:bottom w:val="none" w:sz="0" w:space="0" w:color="auto"/>
            <w:right w:val="none" w:sz="0" w:space="0" w:color="auto"/>
          </w:divBdr>
          <w:divsChild>
            <w:div w:id="1395080984">
              <w:marLeft w:val="0"/>
              <w:marRight w:val="0"/>
              <w:marTop w:val="0"/>
              <w:marBottom w:val="0"/>
              <w:divBdr>
                <w:top w:val="none" w:sz="0" w:space="0" w:color="auto"/>
                <w:left w:val="none" w:sz="0" w:space="0" w:color="auto"/>
                <w:bottom w:val="none" w:sz="0" w:space="0" w:color="auto"/>
                <w:right w:val="none" w:sz="0" w:space="0" w:color="auto"/>
              </w:divBdr>
              <w:divsChild>
                <w:div w:id="205542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 w:id="2066907031">
      <w:bodyDiv w:val="1"/>
      <w:marLeft w:val="0"/>
      <w:marRight w:val="0"/>
      <w:marTop w:val="0"/>
      <w:marBottom w:val="0"/>
      <w:divBdr>
        <w:top w:val="none" w:sz="0" w:space="0" w:color="auto"/>
        <w:left w:val="none" w:sz="0" w:space="0" w:color="auto"/>
        <w:bottom w:val="none" w:sz="0" w:space="0" w:color="auto"/>
        <w:right w:val="none" w:sz="0" w:space="0" w:color="auto"/>
      </w:divBdr>
      <w:divsChild>
        <w:div w:id="101347229">
          <w:marLeft w:val="0"/>
          <w:marRight w:val="0"/>
          <w:marTop w:val="0"/>
          <w:marBottom w:val="0"/>
          <w:divBdr>
            <w:top w:val="none" w:sz="0" w:space="0" w:color="auto"/>
            <w:left w:val="none" w:sz="0" w:space="0" w:color="auto"/>
            <w:bottom w:val="none" w:sz="0" w:space="0" w:color="auto"/>
            <w:right w:val="none" w:sz="0" w:space="0" w:color="auto"/>
          </w:divBdr>
          <w:divsChild>
            <w:div w:id="801921424">
              <w:marLeft w:val="0"/>
              <w:marRight w:val="0"/>
              <w:marTop w:val="0"/>
              <w:marBottom w:val="0"/>
              <w:divBdr>
                <w:top w:val="none" w:sz="0" w:space="0" w:color="auto"/>
                <w:left w:val="none" w:sz="0" w:space="0" w:color="auto"/>
                <w:bottom w:val="none" w:sz="0" w:space="0" w:color="auto"/>
                <w:right w:val="none" w:sz="0" w:space="0" w:color="auto"/>
              </w:divBdr>
              <w:divsChild>
                <w:div w:id="14340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nul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null)"/><Relationship Id="rId27" Type="http://schemas.openxmlformats.org/officeDocument/2006/relationships/header" Target="head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9ACC615-4955-9A4A-BBED-B99B1A091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9</Pages>
  <Words>32833</Words>
  <Characters>187149</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12</cp:revision>
  <cp:lastPrinted>2017-11-17T18:44:00Z</cp:lastPrinted>
  <dcterms:created xsi:type="dcterms:W3CDTF">2019-06-12T21:32:00Z</dcterms:created>
  <dcterms:modified xsi:type="dcterms:W3CDTF">2019-10-07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